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Shaomei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humic</w:t>
      </w:r>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We found that p</w:t>
      </w:r>
      <w:r>
        <w:t>hototrophy,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r w:rsidRPr="002E05D5">
        <w:rPr>
          <w:i/>
        </w:rPr>
        <w:t>Chlorobiales</w:t>
      </w:r>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ioxide (0.2 Pg C/year) or stored (0.8 Pg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Because of these globally relevant contributions to carbon and nutrient cycling, understanding how these elements are processed in freshwater through methods such as models and budgets is an important area of research.</w:t>
      </w:r>
    </w:p>
    <w:p w:rsidR="00C66CEF" w:rsidRPr="00797487" w:rsidRDefault="00EE7138" w:rsidP="00797487">
      <w:pPr>
        <w:spacing w:line="480" w:lineRule="auto"/>
        <w:jc w:val="both"/>
      </w:pPr>
      <w:r w:rsidRPr="00797487">
        <w:rPr>
          <w:color w:val="000000"/>
        </w:rPr>
        <w:tab/>
      </w:r>
      <w:r w:rsidRPr="00797487">
        <w:t>Much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Pr="00797487">
        <w:t xml:space="preserve">. However, </w:t>
      </w:r>
      <w:r w:rsidR="008C05EA" w:rsidRPr="00797487">
        <w:t>the categories of carbon and nutrients often included in models of freshwater biogeochemical cycling are too broad to be used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using such broad categorizations masks much of the complexity of microbial substrate use. Similarly, elements such as nitrogen and phosphorus are often classified as simply organic or inorganic.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 functions is a challenging task. Previous research has investigated substrate use by freshwater taxa using cultured isolates</w:t>
      </w:r>
      <w:r w:rsidR="00797487" w:rsidRPr="00797487">
        <w:t xml:space="preserve"> or microscopy techniques </w:t>
      </w:r>
      <w:r w:rsidR="00797487" w:rsidRPr="00797487">
        <w:fldChar w:fldCharType="begin" w:fldLock="1"/>
      </w:r>
      <w:r w:rsidR="00797487" w:rsidRPr="00797487">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b)","plainTextFormattedCitation":"(Hahn et al., 2012; Salcher, Posch &amp; Pernthaler, 2013b)","previouslyFormattedCitation":"(Hahn et al., 2012; Salcher, Posch &amp; Pernthaler, 2013b)"},"properties":{"noteIndex":0},"schema":"https://github.com/citation-style-language/schema/raw/master/csl-citation.json"}</w:instrText>
      </w:r>
      <w:r w:rsidR="00797487" w:rsidRPr="00797487">
        <w:fldChar w:fldCharType="separate"/>
      </w:r>
      <w:r w:rsidR="00797487" w:rsidRPr="00797487">
        <w:rPr>
          <w:noProof/>
        </w:rPr>
        <w:t>(Hahn et al., 2012; Salcher, Posch &amp; Pernthaler, 2013b)</w:t>
      </w:r>
      <w:r w:rsidR="00797487" w:rsidRPr="00797487">
        <w:fldChar w:fldCharType="end"/>
      </w:r>
      <w:r w:rsidRPr="00797487">
        <w:t xml:space="preserve">. While this work is highly </w:t>
      </w:r>
      <w:r w:rsidRPr="00797487">
        <w:lastRenderedPageBreak/>
        <w:t xml:space="preserve">informative, it cannot be </w:t>
      </w:r>
      <w:r w:rsidR="00751D88" w:rsidRPr="00797487">
        <w:t>scaled</w:t>
      </w:r>
      <w:r w:rsidRPr="00797487">
        <w:t xml:space="preserve"> to investigate many community members simultaneously. Genomics techniques can be applied at the community level, and although any functional predictions from genomic data are merely predictions, they are still powerful tools for analyzing microbial communities.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797487" w:rsidRPr="00797487">
        <w:t xml:space="preserve">hwater taxa </w:t>
      </w:r>
      <w:r w:rsidR="00797487" w:rsidRPr="00797487">
        <w:fldChar w:fldCharType="begin" w:fldLock="1"/>
      </w:r>
      <w:r w:rsidR="00797487" w:rsidRPr="00797487">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operties":{"noteIndex":0},"schema":"https://github.com/citation-style-language/schema/raw/master/csl-citation.json"}</w:instrText>
      </w:r>
      <w:r w:rsidR="00797487" w:rsidRPr="00797487">
        <w:fldChar w:fldCharType="separate"/>
      </w:r>
      <w:r w:rsidR="00797487" w:rsidRPr="00797487">
        <w:rPr>
          <w:noProof/>
        </w:rPr>
        <w:t>(Hamilton et al., 2017)</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 insights from both genes and genomes in multiple freshwater metagenomic time series to link function to taxonomy on at the community level.</w:t>
      </w:r>
      <w:r w:rsidR="003C46E1" w:rsidRPr="00797487">
        <w:t xml:space="preserve"> Our metagenomic time series include multiple years of sampling for microbial DNA from two lakes in Wisconsin, USA: Lake Mendota, a large eutrophic lake, and Trout Bog, a small humic lake. Lake Mendota and Trout Bog are ideal sites for comparative time series metagenomics because of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3C46E1"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w:t>
      </w:r>
      <w:r w:rsidR="00862FC8" w:rsidRPr="00797487">
        <w:lastRenderedPageBreak/>
        <w:t>systems. We split the broader category of primary production into different types of phototrophy, including photosynthesis performed by Cyanobacteria, green sulfur bacteria, and aerobic anoxygenic phototrophs, and analyzed their associated carbon fixation pathways (when present). Using annotations of carbohydrate-active enzymes, we compared the potential for complex carbon degradation and found</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xml:space="preserve">.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F851C8" w:rsidRPr="00797487" w:rsidRDefault="00F851C8" w:rsidP="00CD78E2">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rsidR="00A572C8" w:rsidRPr="00797487">
        <w:t xml:space="preserve">e at &lt; mcmahon lab github link&gt;. The results of this study can be used to guide efforts to build microbially-resolved models of freshwater carbon and nitrogen cycles with better predictive power.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 xml:space="preserve">Samples were collected from Lake Mendota and Trout Bog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xml:space="preserve">.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w:t>
      </w:r>
      <w:r w:rsidRPr="00797487">
        <w:lastRenderedPageBreak/>
        <w:t>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polyethersulfone Supor filters (Pall Corp., Port Washington, NY, USA). Filters were stored at -80C until extraction using the FastDNA </w:t>
      </w:r>
      <w:r w:rsidR="00702D24" w:rsidRPr="00797487">
        <w:t xml:space="preserve">Spin </w:t>
      </w:r>
      <w:r w:rsidRPr="00797487">
        <w:t>Kit (MP Biomedicals, Burlingame, CA, USA).</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ere sequenced for Lake Mendota, while 47 metagenomes were sequenced for each layer in Trout Bog. </w:t>
      </w:r>
      <w:r w:rsidRPr="00797487">
        <w:t xml:space="preserve">Samples were sequenced on the Illumina HiSeq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sequenced using the Illumina TruSeq protocol on the Illumina GAIIx platform</w:t>
      </w:r>
      <w:r w:rsidR="00720388" w:rsidRPr="00797487">
        <w:t>; all samples were sequenced using paired ends with read lengths of 150 base pairs.</w:t>
      </w:r>
      <w:r w:rsidRPr="00797487">
        <w:t xml:space="preserve"> </w:t>
      </w:r>
      <w:r w:rsidR="00A917DD" w:rsidRPr="00797487">
        <w:t xml:space="preserve">(Data S1).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CC48A4" w:rsidRPr="00797487">
        <w:t xml:space="preserve"> This data is available under </w:t>
      </w:r>
      <w:r w:rsidR="002E05D5" w:rsidRPr="00797487">
        <w:t xml:space="preserve">DOE JGI </w:t>
      </w:r>
      <w:r w:rsidR="00CC48A4" w:rsidRPr="00797487">
        <w:t>project IDs 1078703 and 1018581 for Trout Bog and Lake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Samples from Lake Mendota were sequenced on an Illumina MiSeq, and the V4 region was targeted using</w:t>
      </w:r>
      <w:r w:rsidR="00D66DE0" w:rsidRPr="00797487">
        <w:t xml:space="preserve"> paired-end sequencing </w:t>
      </w:r>
      <w:r w:rsidR="00D66DE0" w:rsidRPr="00797487">
        <w:lastRenderedPageBreak/>
        <w:t>(</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mothur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Unclustered unique sequences were </w:t>
      </w:r>
      <w:r w:rsidR="00003A33" w:rsidRPr="00797487">
        <w:t>classified</w:t>
      </w:r>
      <w:r w:rsidR="00D66DE0" w:rsidRPr="00797487">
        <w:t xml:space="preserve"> using </w:t>
      </w:r>
      <w:r w:rsidR="00C854FD" w:rsidRPr="00797487">
        <w:t>a custom database of freshwater 16S</w:t>
      </w:r>
      <w:r w:rsidR="00003A33" w:rsidRPr="00797487">
        <w:t xml:space="preserve"> rRNA gene amplicon</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Greengenes</w:t>
      </w:r>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TaxAss </w:t>
      </w:r>
      <w:r w:rsidR="00003A33" w:rsidRPr="00797487">
        <w:fldChar w:fldCharType="begin" w:fldLock="1"/>
      </w:r>
      <w:r w:rsidR="00EE19EF"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003A33" w:rsidRPr="00797487">
        <w:fldChar w:fldCharType="separate"/>
      </w:r>
      <w:r w:rsidR="00003A33" w:rsidRPr="00797487">
        <w:rPr>
          <w:noProof/>
        </w:rPr>
        <w:t>(Rohwer et al., 2017)</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Pr="00797487" w:rsidRDefault="00046BFF" w:rsidP="00E55A24">
      <w:pPr>
        <w:spacing w:line="480" w:lineRule="auto"/>
        <w:ind w:firstLine="720"/>
        <w:jc w:val="both"/>
      </w:pPr>
      <w:r w:rsidRPr="00797487">
        <w:t>To recover MAG</w:t>
      </w:r>
      <w:r w:rsidR="00180B02" w:rsidRPr="00797487">
        <w:t>s</w:t>
      </w:r>
      <w:r w:rsidR="00E55A24">
        <w:t>, metagenomic samples</w:t>
      </w:r>
      <w:bookmarkStart w:id="0" w:name="_GoBack"/>
      <w:bookmarkEnd w:id="0"/>
      <w:r w:rsidRPr="00797487">
        <w:t xml:space="preserve"> were pooled by lake and layer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In Trout Bog, this assembly was performed</w:t>
      </w:r>
      <w:r w:rsidRPr="00797487">
        <w:t xml:space="preserve"> using SOAPdenovo</w:t>
      </w:r>
      <w:r w:rsidR="001D1459" w:rsidRPr="00797487">
        <w:t>2</w:t>
      </w:r>
      <w:r w:rsidR="00D81AA1" w:rsidRPr="00797487">
        <w:t xml:space="preserve"> at various k-mer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Minimus</w:t>
      </w:r>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 xml:space="preserve">0 with a single k-mer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Contigs from the combined assemblies were binned using MetaB</w:t>
      </w:r>
      <w:r w:rsidR="00180B02" w:rsidRPr="00797487">
        <w:t>AT</w:t>
      </w:r>
      <w:r w:rsidR="001D1459" w:rsidRPr="00797487">
        <w:t xml:space="preserve"> (-veryspecific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180B02" w:rsidRPr="00797487">
        <w:t xml:space="preserve">from unpooled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and contamination/redundancy</w:t>
      </w:r>
      <w:r w:rsidRPr="00797487">
        <w:t xml:space="preserve"> was estimated based on the presence of a core set of genes with CheckM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classified using Phylosift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p>
    <w:p w:rsidR="00C50BFC" w:rsidRPr="00797487" w:rsidRDefault="00C50BFC" w:rsidP="00797487">
      <w:pPr>
        <w:spacing w:line="480" w:lineRule="auto"/>
        <w:jc w:val="both"/>
        <w:rPr>
          <w:b/>
        </w:rPr>
      </w:pPr>
      <w:r w:rsidRPr="00797487">
        <w:rPr>
          <w:b/>
        </w:rPr>
        <w:lastRenderedPageBreak/>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Pr="00797487" w:rsidRDefault="00C50BFC" w:rsidP="00797487">
      <w:pPr>
        <w:spacing w:line="480" w:lineRule="auto"/>
        <w:jc w:val="both"/>
      </w:pPr>
      <w:r w:rsidRPr="00797487">
        <w:t>To analyze functional marker genes in the unassembled, unpooled metagenomes, we used a cu</w:t>
      </w:r>
      <w:r w:rsidR="001D1459" w:rsidRPr="00797487">
        <w:t>rated</w:t>
      </w:r>
      <w:r w:rsidRPr="00797487">
        <w:t xml:space="preserve"> database of reference protein sequences (Data S2)</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xml:space="preserve">. This analysis was conducted on merged reads. The protein sequences and ORFs were compared using BLASTx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xml:space="preserve">. Significant differences in gene frequency between sites were </w:t>
      </w:r>
      <w:r w:rsidR="00443746" w:rsidRPr="00797487">
        <w:t>identified</w:t>
      </w:r>
      <w:r w:rsidRPr="00797487">
        <w:t xml:space="preserve"> using LEfSE </w:t>
      </w:r>
      <w:r w:rsidRPr="00797487">
        <w:fldChar w:fldCharType="begin" w:fldLock="1"/>
      </w:r>
      <w:r w:rsidR="00EE19EF" w:rsidRPr="00797487">
        <w:instrText>ADDIN CSL_CITATION {"citationItems":[{"id":"ITEM-1","itemData":{"DOI":"10.1038/nmeth.2066","ISBN":"1548-7091","ISSN":"1548-7105","PMID":"22688413","abstract":"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 faster than current approaches. We validated our metagenomic phylogenetic analysis tool, MetaPhlAn, on terabases of short reads and provide the largest metagenomic profiling to date of the human gut. It can be accessed at http://huttenhower.sph.harvard.edu/metaphlan/.","author":[{"dropping-particle":"","family":"Segata","given":"Nicola","non-dropping-particle":"","parse-names":false,"suffix":""},{"dropping-particle":"","family":"Waldron","given":"Levi","non-dropping-particle":"","parse-names":false,"suffix":""},{"dropping-particle":"","family":"Ballarini","given":"Annalisa","non-dropping-particle":"","parse-names":false,"suffix":""},{"dropping-particle":"","family":"Narasimhan","given":"Vagheesh","non-dropping-particle":"","parse-names":false,"suffix":""},{"dropping-particle":"","family":"Jousson","given":"Olivier","non-dropping-particle":"","parse-names":false,"suffix":""},{"dropping-particle":"","family":"Huttenhower","given":"Curtis","non-dropping-particle":"","parse-names":false,"suffix":""}],"container-title":"Nature Methods","id":"ITEM-1","issue":"8","issued":{"date-parts":[["2012"]]},"page":"811-4","title":"Metagenomic microbial community profiling using unique clade-specific marker genes","type":"article-journal","volume":"9"},"uris":["http://www.mendeley.com/documents/?uuid=5431de9a-29e1-43b3-9458-a74df3ea015e","http://www.mendeley.com/documents/?uuid=4f51656e-c238-4e16-8c24-5e580d24ee7a"]}],"mendeley":{"formattedCitation":"(Segata et al., 2012)","plainTextFormattedCitation":"(Segata et al., 2012)","previouslyFormattedCitation":"(Segata et al., 2012)"},"properties":{"noteIndex":0},"schema":"https://github.com/citation-style-language/schema/raw/master/csl-citation.json"}</w:instrText>
      </w:r>
      <w:r w:rsidRPr="00797487">
        <w:fldChar w:fldCharType="separate"/>
      </w:r>
      <w:r w:rsidRPr="00797487">
        <w:rPr>
          <w:noProof/>
        </w:rPr>
        <w:t>(Segata et al., 2012)</w:t>
      </w:r>
      <w:r w:rsidRPr="00797487">
        <w:fldChar w:fldCharType="end"/>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EE19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Phylosift </w:t>
      </w:r>
      <w:r w:rsidR="00443746">
        <w:fldChar w:fldCharType="begin" w:fldLock="1"/>
      </w:r>
      <w:r w:rsidR="00EE19EF">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79dbe243-c028-41f0-b1cc-badb10099609","http://www.mendeley.com/documents/?uuid=d3a147d6-2405-46ed-b4f8-2c49215ea283"]}],"mendeley":{"formattedCitation":"(Darling et al., 2014)","plainTextFormattedCitation":"(Darling et al., 2014)","previouslyFormattedCitation":"(Darling et al., 2014)"},"properties":{"noteIndex":0},"schema":"https://github.com/citation-style-language/schema/raw/master/csl-citation.json"}</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MetaCyc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s was aggregated by lake and phylum in order to link potential functions identified in the metagenomes to taxonomic groups that may perform those functions in each lake.</w:t>
      </w:r>
      <w:r w:rsidRPr="002C4D58">
        <w:t xml:space="preserve"> Glycoside hydrolases were annotated using dbCAN</w:t>
      </w:r>
      <w:r w:rsidR="00B32BF2">
        <w:t xml:space="preserve"> (http://csbl.bmb.uga.edu/dbCAN)</w:t>
      </w:r>
      <w:r w:rsidR="00832F7B" w:rsidRPr="002C4D58">
        <w:t xml:space="preserve"> </w:t>
      </w:r>
      <w:r w:rsidR="00832F7B" w:rsidRPr="002C4D58">
        <w:fldChar w:fldCharType="begin" w:fldLock="1"/>
      </w:r>
      <w:r w:rsidR="00EE19EF">
        <w:instrText>ADDIN CSL_CITATION {"citationItems":[{"id":"ITEM-1","itemData":{"DOI":"10.1093/nar/gks479","ISBN":"0305-1048","ISSN":"03051048","PMID":"22645317","abstract":"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author":[{"dropping-particle":"","family":"Yin","given":"Yanbin","non-dropping-particle":"","parse-names":false,"suffix":""},{"dropping-particle":"","family":"Mao","given":"Xizeng","non-dropping-particle":"","parse-names":false,"suffix":""},{"dropping-particle":"","family":"Yang","given":"Jincai","non-dropping-particle":"","parse-names":false,"suffix":""},{"dropping-particle":"","family":"Chen","given":"Xin","non-dropping-particle":"","parse-names":false,"suffix":""},{"dropping-particle":"","family":"Mao","given":"Fenglou","non-dropping-particle":"","parse-names":false,"suffix":""},{"dropping-particle":"","family":"Xu","given":"Ying","non-dropping-particle":"","parse-names":false,"suffix":""}],"container-title":"Nucleic Acids Research","id":"ITEM-1","issue":"W1","issued":{"date-parts":[["2012"]]},"page":"445-451","title":"DbCAN: A web resource for automated carbohydrate-active enzyme annotation","type":"article-journal","volume":"40"},"uris":["http://www.mendeley.com/documents/?uuid=0b037019-6ead-4073-9c61-47aff5472e0f","http://www.mendeley.com/documents/?uuid=426bc412-9767-4686-b487-d1c1992ed1fd"]}],"mendeley":{"formattedCitation":"(Yin et al., 2012)","plainTextFormattedCitation":"(Yin et al., 2012)","previouslyFormattedCitation":"(Yin et al., 2012)"},"properties":{"noteIndex":0},"schema":"https://github.com/citation-style-language/schema/raw/master/csl-citation.json"}</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 xml:space="preserve">Nitrogen usage in </w:t>
      </w:r>
      <w:r w:rsidR="00564BB8">
        <w:lastRenderedPageBreak/>
        <w:t>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cowplot</w:t>
      </w:r>
      <w:r w:rsidR="00751BEC" w:rsidRPr="002C4D58">
        <w:t xml:space="preserve"> (</w:t>
      </w:r>
      <w:r w:rsidR="00751BEC" w:rsidRPr="002C4D58">
        <w:rPr>
          <w:rStyle w:val="gnkrckgcgsb"/>
          <w:color w:val="000000"/>
          <w:bdr w:val="none" w:sz="0" w:space="0" w:color="auto" w:frame="1"/>
        </w:rPr>
        <w:t xml:space="preserve">Claus O. Wilke (2017). </w:t>
      </w:r>
      <w:r w:rsidR="002C4D58">
        <w:rPr>
          <w:rStyle w:val="gnkrckgcgsb"/>
          <w:color w:val="000000"/>
          <w:bdr w:val="none" w:sz="0" w:space="0" w:color="auto" w:frame="1"/>
        </w:rPr>
        <w:t>c</w:t>
      </w:r>
      <w:r w:rsidR="00751BEC" w:rsidRPr="002C4D58">
        <w:rPr>
          <w:rStyle w:val="gnkrckgcgsb"/>
          <w:color w:val="000000"/>
          <w:bdr w:val="none" w:sz="0" w:space="0" w:color="auto" w:frame="1"/>
        </w:rPr>
        <w:t>owplo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1" w:name="_wkxuqpnkgwuw" w:colFirst="0" w:colLast="0"/>
      <w:bookmarkEnd w:id="1"/>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epilimnia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w:t>
      </w:r>
      <w:r w:rsidR="00443746">
        <w:lastRenderedPageBreak/>
        <w:t xml:space="preserve">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CheckM estimates </w:t>
      </w:r>
      <w:r w:rsidR="00A33EF6">
        <w:fldChar w:fldCharType="begin" w:fldLock="1"/>
      </w:r>
      <w:r w:rsidR="00EE19EF">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ecffa7fe-2ae3-4ba0-ae44-14f08a8b6844","http://www.mendeley.com/documents/?uuid=49d8d2db-0ec6-46ec-92b8-8852aa4601ee"]}],"mendeley":{"formattedCitation":"(Parks et al., 2015)","plainTextFormattedCitation":"(Parks et al., 2015)","previouslyFormattedCitation":"(Parks et al., 2015)"},"properties":{"noteIndex":0},"schema":"https://github.com/citation-style-language/schema/raw/master/csl-citation.json"}</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EE19EF">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FastTre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largely </w:t>
      </w:r>
      <w:r w:rsidR="008C29DF">
        <w:t>matched</w:t>
      </w:r>
      <w:r>
        <w:t xml:space="preserve"> the classifications of 16S rRNA gene amplicon sequencing results</w:t>
      </w:r>
      <w:r w:rsidR="00B32BF2">
        <w:t xml:space="preserve"> averaged across the time series</w:t>
      </w:r>
      <w:r>
        <w:t xml:space="preserve"> (Figure </w:t>
      </w:r>
      <w:r w:rsidR="00326033">
        <w:t>S</w:t>
      </w:r>
      <w:r>
        <w:t xml:space="preserve">2, </w:t>
      </w:r>
      <w:r w:rsidR="00326033">
        <w:t>Data S5</w:t>
      </w:r>
      <w:r>
        <w:t xml:space="preserve">). </w:t>
      </w:r>
      <w:r w:rsidR="008C29DF">
        <w:t>However, s</w:t>
      </w:r>
      <w:r>
        <w:t xml:space="preserve">ome </w:t>
      </w:r>
      <w:r w:rsidR="00CC5549">
        <w:t>taxa</w:t>
      </w:r>
      <w:r w:rsidR="008C29DF">
        <w:t>, including</w:t>
      </w:r>
      <w:r>
        <w:t xml:space="preserve"> </w:t>
      </w:r>
      <w:r w:rsidRPr="00C60627">
        <w:rPr>
          <w:i/>
        </w:rPr>
        <w:t xml:space="preserve">Tenericutes, Ignavibacteria, </w:t>
      </w:r>
      <w:r w:rsidR="00CC5549" w:rsidRPr="00C60627">
        <w:rPr>
          <w:i/>
        </w:rPr>
        <w:t>Epsilonproteobacteria</w:t>
      </w:r>
      <w:r w:rsidR="00CC5549">
        <w:t xml:space="preserve">, </w:t>
      </w:r>
      <w:r>
        <w:t xml:space="preserve">and </w:t>
      </w:r>
      <w:r w:rsidRPr="00C60627">
        <w:rPr>
          <w:i/>
        </w:rPr>
        <w:t>Chlamydiae</w:t>
      </w:r>
      <w:r w:rsidR="008C29DF">
        <w:t>,</w:t>
      </w:r>
      <w:r>
        <w:t xml:space="preserve"> were represented by MAGs but</w:t>
      </w:r>
      <w:r w:rsidR="008C29DF">
        <w:t xml:space="preserve"> not identified in the 16S gene amplicon datasets</w:t>
      </w:r>
      <w:r>
        <w:t xml:space="preserve">. </w:t>
      </w:r>
      <w:r w:rsidRPr="00C60627">
        <w:rPr>
          <w:i/>
        </w:rPr>
        <w:t>Chlorobi</w:t>
      </w:r>
      <w:r>
        <w:t xml:space="preserve"> </w:t>
      </w:r>
      <w:r w:rsidR="008C29DF">
        <w:t>was</w:t>
      </w:r>
      <w:r>
        <w:t xml:space="preserve"> overrepresented by MAG coverage compared to 16S rRNA gene counts, while </w:t>
      </w:r>
      <w:r w:rsidRPr="00C60627">
        <w:rPr>
          <w:i/>
        </w:rPr>
        <w:t>Proteobacteri</w:t>
      </w:r>
      <w:r w:rsidR="008C29DF" w:rsidRPr="00C60627">
        <w:rPr>
          <w:i/>
        </w:rPr>
        <w:t>a</w:t>
      </w:r>
      <w:r w:rsidR="008C29DF">
        <w:t xml:space="preserve">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EE19EF">
        <w:instrText>ADDIN CSL_CITATION {"citationItems":[{"id":"ITEM-1","itemData":{"DOI":"10.1038/ismej.2009.89","ISBN":"1751-7370 (Electronic)","ISSN":"17517362","PMID":"19693101","abstract":"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author":[{"dropping-particle":"","family":"Hong","given":"Sunhee","non-dropping-particle":"","parse-names":false,"suffix":""},{"dropping-particle":"","family":"Bunge","given":"John","non-dropping-particle":"","parse-names":false,"suffix":""},{"dropping-particle":"","family":"Leslin","given":"Chesley","non-dropping-particle":"","parse-names":false,"suffix":""},{"dropping-particle":"","family":"Jeon","given":"Sunok","non-dropping-particle":"","parse-names":false,"suffix":""},{"dropping-particle":"","family":"Epstein","given":"Slava S.","non-dropping-particle":"","parse-names":false,"suffix":""}],"container-title":"The ISME Journal","id":"ITEM-1","issue":"12","issued":{"date-parts":[["2009"]]},"page":"1365-1373","publisher":"Nature Publishing Group","title":"Polymerase chain reaction primers miss half of rRNA microbial diversity","type":"article-journal","volume":"3"},"uris":["http://www.mendeley.com/documents/?uuid=671c84e3-cf59-4cfb-8c23-825509ebb8ae","http://www.mendeley.com/documents/?uuid=e65d5aee-a62c-4faf-9dc7-1ad8b497f2e1"]}],"mendeley":{"formattedCitation":"(Hong et al., 2009)","plainTextFormattedCitation":"(Hong et al., 2009)","previouslyFormattedCitation":"(Hong et al., 2009)"},"properties":{"noteIndex":0},"schema":"https://github.com/citation-style-language/schema/raw/master/csl-citation.json"}</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t>taxonomic</w:t>
      </w:r>
      <w:r>
        <w:t xml:space="preserve"> compositions are consistent with other 16S-based studies </w:t>
      </w:r>
      <w:r w:rsidR="008C29DF">
        <w:t>from these lakes</w:t>
      </w:r>
      <w:r>
        <w:t xml:space="preserve"> </w:t>
      </w:r>
      <w:r>
        <w:fldChar w:fldCharType="begin" w:fldLock="1"/>
      </w:r>
      <w:r w:rsidR="00EE19EF">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fldChar w:fldCharType="separate"/>
      </w:r>
      <w:r w:rsidR="00EE19EF" w:rsidRPr="00EE19EF">
        <w:rPr>
          <w:noProof/>
        </w:rPr>
        <w:t>(Linz et al., 2017; Hall 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r>
        <w:t>T</w:t>
      </w:r>
      <w:r w:rsidR="00046BFF">
        <w:t xml:space="preserve">he nitrogenase enzyme is inhibited by oxygen, </w:t>
      </w:r>
      <w:r>
        <w:t xml:space="preserve">which could explain the higher abundance of </w:t>
      </w:r>
      <w:r w:rsidR="00046BFF">
        <w:t>nitrogen</w:t>
      </w:r>
      <w:r>
        <w:t>ase</w:t>
      </w:r>
      <w:r w:rsidR="00C60627">
        <w:t xml:space="preserve"> in Trout Bog’s</w:t>
      </w:r>
      <w:r>
        <w:t xml:space="preserve"> </w:t>
      </w:r>
      <w:r w:rsidR="00046BFF">
        <w:t xml:space="preserve">anoxic </w:t>
      </w:r>
      <w:r>
        <w:t>hypolimnion</w:t>
      </w:r>
      <w:r w:rsidR="00046BFF">
        <w:t xml:space="preserve">. </w:t>
      </w:r>
      <w:r>
        <w:t xml:space="preserve">We further analyzed MAGs </w:t>
      </w:r>
      <w:r w:rsidR="00C60627">
        <w:t xml:space="preserve">predicted to fix nitrogen </w:t>
      </w:r>
      <w:r>
        <w:t>and found</w:t>
      </w:r>
      <w:r w:rsidR="00046BFF">
        <w:t xml:space="preserve"> differences in the </w:t>
      </w:r>
      <w:r w:rsidR="00046BFF">
        <w:lastRenderedPageBreak/>
        <w:t>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r w:rsidR="00046BFF" w:rsidRPr="00C60627">
        <w:rPr>
          <w:i/>
        </w:rPr>
        <w:t>Gammaproteobacteria</w:t>
      </w:r>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r w:rsidR="00936094">
        <w:rPr>
          <w:i/>
        </w:rPr>
        <w:t>Aphanizomenon</w:t>
      </w:r>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Deltaproteobacteria, Gammaproteobacteria, Epsilonproteobacteria, Acidobacteria, Verrucomicrobia, Chlorobi,</w:t>
      </w:r>
      <w:r w:rsidR="00046BFF">
        <w:t xml:space="preserve"> and </w:t>
      </w:r>
      <w:r w:rsidR="00046BFF" w:rsidRPr="00C60627">
        <w:rPr>
          <w:i/>
        </w:rPr>
        <w:t>Bacteroidetes.</w:t>
      </w:r>
      <w:r w:rsidR="00046BFF">
        <w:t xml:space="preserve"> </w:t>
      </w:r>
      <w:r w:rsidR="008F3E06">
        <w:t>The increased diversity of diazotrophs in Trout 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r w:rsidR="00297B75">
        <w:t>with the exception of</w:t>
      </w:r>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observed at similar frequencies in p</w:t>
      </w:r>
      <w:r w:rsidR="00251DEA">
        <w:t>opulation genomes from all envir</w:t>
      </w:r>
      <w:r w:rsidR="00297B75">
        <w:t>onments</w:t>
      </w:r>
      <w:r w:rsidR="00046BFF">
        <w:t xml:space="preserve"> (Fig</w:t>
      </w:r>
      <w:r w:rsidR="005F572D">
        <w:t>ure</w:t>
      </w:r>
      <w:r w:rsidR="00251DEA">
        <w:t xml:space="preserve"> 2</w:t>
      </w:r>
      <w:r w:rsidR="00046BFF">
        <w:t xml:space="preserve">).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EE19EF">
        <w:instrText>ADDIN CSL_CITATION {"citationItems":[{"id":"ITEM-1","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1","issued":{"date-parts":[["1998"]]},"page":"217-227","title":"Effects of sunlight on occurrence and bacterial turnover of specific carbon and nitrogen compounds in lake water","type":"article-journal","volume":"25"},"uris":["http://www.mendeley.com/documents/?uuid=5bf046df-158a-4714-baeb-f48e793f593b","http://www.mendeley.com/documents/?uuid=6855675f-1d27-4aa8-bfe2-850471d37ab5"]},{"id":"ITEM-2","itemData":{"author":[{"dropping-particle":"","family":"Remsen","given":"Charles C","non-dropping-particle":"","parse-names":false,"suffix":""},{"dropping-particle":"","family":"Carpenter","given":"Edward J","non-dropping-particle":"","parse-names":false,"suffix":""},{"dropping-particle":"","family":"Schroeder","given":"Brian W","non-dropping-particle":"","parse-names":false,"suffix":""}],"container-title":"Ecological Society of America","id":"ITEM-2","issue":"5","issued":{"date-parts":[["1972"]]},"page":"921-926","title":"Competition for Urea among Estuarine Microorganisms","type":"article-journal","volume":"53"},"uris":["http://www.mendeley.com/documents/?uuid=05b6c0da-af04-4542-9b52-5489691c870c","http://www.mendeley.com/documents/?uuid=6d69581b-4784-4c85-927e-afa1aa49c8a2"]},{"id":"ITEM-3","itemData":{"DOI":"10.3354/ame031279","ISBN":"0948-3055","ISSN":"09483055","PMID":"12024253","abstract":"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author":[{"dropping-particle":"","family":"Berman","given":"Tom","non-dropping-particle":"","parse-names":false,"suffix":""},{"dropping-particle":"","family":"Bronk","given":"Deborah A.","non-dropping-particle":"","parse-names":false,"suffix":""}],"container-title":"Aquatic Microbial Ecology","id":"ITEM-3","issue":"3","issued":{"date-parts":[["2003"]]},"page":"279-305","title":"Dissolved organic nitrogen: A dynamic participant in aquatic ecosystems","type":"article-journal","volume":"31"},"uris":["http://www.mendeley.com/documents/?uuid=8c3ca6f0-f32b-4de1-a4bd-fbbe7c12af41","http://www.mendeley.com/documents/?uuid=21299fbe-4f04-4f1d-ae84-dcf4007eb573"]}],"mendeley":{"formattedCitation":"(Remsen, Carpenter &amp; Schroeder, 1972; Jorgenson et al., 1998; Berman &amp; Bronk, 2003)","plainTextFormattedCitation":"(Remsen, Carpenter &amp; Schroeder, 1972; Jorgenson et al., 1998; Berman &amp; Bronk, 2003)","previouslyFormattedCitation":"(Remsen, Carpenter &amp; Schroeder, 1972; Jorgenson et al., 1998; Berman &amp; Bronk, 2003)"},"properties":{"noteIndex":0},"schema":"https://github.com/citation-style-language/schema/raw/master/csl-citation.json"}</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326033">
        <w:t>(Data S4</w:t>
      </w:r>
      <w:r w:rsidR="00873AF2">
        <w:t xml:space="preserve">) </w:t>
      </w:r>
      <w:r w:rsidR="00873AF2">
        <w:fldChar w:fldCharType="begin" w:fldLock="1"/>
      </w:r>
      <w:r w:rsidR="00EE19EF">
        <w:instrText>ADDIN CSL_CITATION {"citationItems":[{"id":"ITEM-1","itemData":{"DOI":"10.1016/j.tig.2008.10.011","ISBN":"0168-9525 (Print)\\r0168-9525 (Linking)","ISSN":"01689525","PMID":"19027980","author":[{"dropping-particle":"","family":"Bragg","given":"Jason G.","non-dropping-particle":"","parse-names":false,"suffix":""},{"dropping-particle":"","family":"Wagner","given":"Andreas","non-dropping-particle":"","parse-names":false,"suffix":""}],"container-title":"Trends in Genetics","id":"ITEM-1","issue":"1","issued":{"date-parts":[["2009"]]},"page":"5-8","title":"Protein material costs: single atoms can make an evolutionary difference","type":"article-journal","volume":"25"},"uris":["http://www.mendeley.com/documents/?uuid=a88dc297-a71b-460b-a711-6155adbf10fc","http://www.mendeley.com/documents/?uuid=3d34fde0-fec4-4ebe-82dd-6dd5fad1546e"]},{"id":"ITEM-2","itemData":{"DOI":"10.1098/rspb.2008.1960","ISBN":"0962-8452","ISSN":"14712970","PMID":"19369262","abstract":"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author":[{"dropping-particle":"","family":"Acquisti","given":"Claudia","non-dropping-particle":"","parse-names":false,"suffix":""},{"dropping-particle":"","family":"Kumar","given":"Sudhir","non-dropping-particle":"","parse-names":false,"suffix":""},{"dropping-particle":"","family":"Elser","given":"James J.","non-dropping-particle":"","parse-names":false,"suffix":""}],"container-title":"Proceedings of the Royal Society B: Biological Sciences","id":"ITEM-2","issue":"1667","issued":{"date-parts":[["2009"]]},"page":"2605-2610","title":"Signatures of nitrogen limitation in the elemental composition of the proteins involved in the metabolic apparatus","type":"article-journal","volume":"276"},"uris":["http://www.mendeley.com/documents/?uuid=05f73632-3533-4c73-bed4-d87abd759fef","http://www.mendeley.com/documents/?uuid=09c31ce8-13bb-4015-9187-c989702955eb"]}],"mendeley":{"formattedCitation":"(Acquisti, Kumar &amp; Elser, 2009; Bragg &amp; Wagner, 2009)","plainTextFormattedCitation":"(Acquisti, Kumar &amp; Elser, 2009; Bragg &amp; Wagner, 2009)","previouslyFormattedCitation":"(Acquisti, Kumar &amp; Elser, 2009; Bragg &amp; Wagner, 2009)"},"properties":{"noteIndex":0},"schema":"https://github.com/citation-style-language/schema/raw/master/csl-citation.json"}</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C60627">
        <w:t xml:space="preserve">that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 xml:space="preserve">distributions </w:t>
      </w:r>
      <w:r w:rsidR="00046BFF">
        <w:lastRenderedPageBreak/>
        <w:t>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3" w:name="_3syggjfxgu8a" w:colFirst="0" w:colLast="0"/>
      <w:bookmarkEnd w:id="3"/>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r>
        <w:t>sulfide:quinon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r w:rsidRPr="0002485C">
        <w:rPr>
          <w:i/>
        </w:rPr>
        <w:t>Chlorobiales</w:t>
      </w:r>
      <w:r>
        <w:t>. Because this enzyme i</w:t>
      </w:r>
      <w:r w:rsidR="008F3E06">
        <w:t xml:space="preserve">s thought </w:t>
      </w:r>
      <w:r>
        <w:t>to operate in reverse in</w:t>
      </w:r>
      <w:r w:rsidR="008F3E06">
        <w:t xml:space="preserve"> green sulfur-oxidizing </w:t>
      </w:r>
      <w:r>
        <w:t xml:space="preserve">phototrophs such as </w:t>
      </w:r>
      <w:r w:rsidRPr="0002485C">
        <w:rPr>
          <w:i/>
        </w:rPr>
        <w:t>Chlorobiales</w:t>
      </w:r>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r w:rsidR="00046BFF" w:rsidRPr="0002485C">
        <w:rPr>
          <w:i/>
        </w:rPr>
        <w:t>Epsilon</w:t>
      </w:r>
      <w:r w:rsidR="00564BB8" w:rsidRPr="0002485C">
        <w:rPr>
          <w:i/>
        </w:rPr>
        <w:t>proteo</w:t>
      </w:r>
      <w:r w:rsidR="00046BFF" w:rsidRPr="0002485C">
        <w:rPr>
          <w:i/>
        </w:rPr>
        <w:t>bacteria</w:t>
      </w:r>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r>
        <w:t>Phototrophy</w:t>
      </w:r>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RuBisCO (ribulose-1,5-bisphosphate carboxylase/oxygenase), the marker gene for carbon fixation via the Calvin-Benson-Bassham (CBB) pathway, was most frequently observed in </w:t>
      </w:r>
      <w:r w:rsidR="0002485C">
        <w:t>Trout Bog’s</w:t>
      </w:r>
      <w:r w:rsidR="00280E6F">
        <w:t xml:space="preserve"> epilimnion (Figure 1, Table S3). In contrast, citrate lyase, the marker gene for the reverse TCA cycle, was observed most frequently in Trout Bog’s hypolimnion. </w:t>
      </w:r>
    </w:p>
    <w:p w:rsidR="008853A5" w:rsidRPr="00AE1032" w:rsidRDefault="00046BFF" w:rsidP="00420BB0">
      <w:pPr>
        <w:ind w:firstLine="720"/>
      </w:pPr>
      <w:r>
        <w:t xml:space="preserve"> </w:t>
      </w:r>
      <w:r w:rsidR="00280E6F">
        <w:t xml:space="preserve">We next assessed the MAGs for photoautotrophy,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phototrophy were classified as </w:t>
      </w:r>
      <w:r>
        <w:rPr>
          <w:i/>
        </w:rPr>
        <w:t>Chlorobium clathratiforme</w:t>
      </w:r>
      <w:r>
        <w:t xml:space="preserve">, a species of </w:t>
      </w:r>
      <w:r w:rsidRPr="0002485C">
        <w:rPr>
          <w:i/>
        </w:rPr>
        <w:t>Chlorobiales</w:t>
      </w:r>
      <w:r>
        <w:t xml:space="preserve"> widespread in humic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r w:rsidRPr="0002485C">
        <w:rPr>
          <w:i/>
        </w:rPr>
        <w:t>Chlorobiales</w:t>
      </w:r>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r w:rsidR="00280E6F" w:rsidRPr="0002485C">
        <w:rPr>
          <w:i/>
        </w:rPr>
        <w:t>Chlorobi</w:t>
      </w:r>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As </w:t>
      </w:r>
      <w:r w:rsidR="00280E6F" w:rsidRPr="0002485C">
        <w:rPr>
          <w:i/>
        </w:rPr>
        <w:t>Chlorobium</w:t>
      </w:r>
      <w:r w:rsidR="00280E6F">
        <w:t xml:space="preserve"> is a strictly anaerobic lineage, the presence of citrate lyase in these populations may explain why this gene was observed more frequently in metagenomes from Trout Bog’s </w:t>
      </w:r>
      <w:r w:rsidR="00280E6F">
        <w:lastRenderedPageBreak/>
        <w:t>hypolimnion</w:t>
      </w:r>
      <w:r>
        <w:t xml:space="preserve">. </w:t>
      </w:r>
      <w:r w:rsidR="00420BB0">
        <w:t xml:space="preserve">The reductive TCA cycle is the only carbon fixation pathway known to be active in cultured representatives of </w:t>
      </w:r>
      <w:r w:rsidR="00420BB0" w:rsidRPr="0002485C">
        <w:rPr>
          <w:i/>
        </w:rPr>
        <w:t>Chlorobiales,</w:t>
      </w:r>
      <w:r w:rsidR="00420BB0">
        <w:t xml:space="preserve"> but we found genes annotated as the RuBisCO large subunit (</w:t>
      </w:r>
      <w:r w:rsidR="00420BB0" w:rsidRPr="00564BB8">
        <w:rPr>
          <w:i/>
        </w:rPr>
        <w:t>rbcL</w:t>
      </w:r>
      <w:r w:rsidR="00420BB0">
        <w:t xml:space="preserve">) were observed in some of the </w:t>
      </w:r>
      <w:r w:rsidR="00420BB0" w:rsidRPr="0002485C">
        <w:rPr>
          <w:i/>
        </w:rPr>
        <w:t xml:space="preserve">Chlorobiales </w:t>
      </w:r>
      <w:r w:rsidR="00420BB0">
        <w:t xml:space="preserve">MAGs.  Homologs of </w:t>
      </w:r>
      <w:r w:rsidR="00420BB0">
        <w:rPr>
          <w:i/>
        </w:rPr>
        <w:t>rbcL</w:t>
      </w:r>
      <w:r w:rsidR="00420BB0">
        <w:t xml:space="preserve"> have been previously identified in isolates of </w:t>
      </w:r>
      <w:r w:rsidR="00420BB0">
        <w:rPr>
          <w:i/>
        </w:rPr>
        <w:t xml:space="preserve">Chlorobium,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r w:rsidR="00420BB0">
        <w:rPr>
          <w:i/>
        </w:rPr>
        <w:t xml:space="preserve">rbcL </w:t>
      </w:r>
      <w:r w:rsidR="00420BB0">
        <w:t xml:space="preserve">homolog encodes a function other than carbon fixation in our </w:t>
      </w:r>
      <w:r w:rsidR="00420BB0" w:rsidRPr="0002485C">
        <w:rPr>
          <w:i/>
        </w:rPr>
        <w:t xml:space="preserve">Chlorobiales </w:t>
      </w:r>
      <w:r w:rsidR="00420BB0">
        <w:t xml:space="preserve">MAGs. </w:t>
      </w:r>
      <w:r w:rsidR="00280E6F">
        <w:t xml:space="preserve">These </w:t>
      </w:r>
      <w:r>
        <w:t xml:space="preserve">photoautotrophs </w:t>
      </w:r>
      <w:r w:rsidR="00280E6F">
        <w:t xml:space="preserve">from both lakes </w:t>
      </w:r>
      <w:r>
        <w:t xml:space="preserve">also contained genes potentially encoding nitrogen fixation. </w:t>
      </w:r>
      <w:r w:rsidR="00AE1032">
        <w:t xml:space="preserve">As both </w:t>
      </w:r>
      <w:r w:rsidR="00AE1032">
        <w:rPr>
          <w:i/>
        </w:rPr>
        <w:t xml:space="preserve">Chlorobi </w:t>
      </w:r>
      <w:r w:rsidR="00AE1032">
        <w:t xml:space="preserve">and </w:t>
      </w:r>
      <w:r w:rsidR="00AE1032">
        <w:rPr>
          <w:i/>
        </w:rPr>
        <w:t xml:space="preserve">Cyanobacteria </w:t>
      </w:r>
      <w:r w:rsidR="00AE1032">
        <w:t xml:space="preserve">are often abundant members of freshwater communities </w:t>
      </w:r>
      <w:r w:rsidR="00AE1032" w:rsidRPr="00AE1032">
        <w:rPr>
          <w:highlight w:val="yellow"/>
        </w:rPr>
        <w:t>(cite)</w:t>
      </w:r>
      <w:r w:rsidR="00AE1032">
        <w:t>, their fixation cap</w:t>
      </w:r>
      <w:r w:rsidR="00420BB0">
        <w:t xml:space="preserve">abilities may be relevant on </w:t>
      </w:r>
      <w:r w:rsidR="00AE1032">
        <w:t>ecosystem scales.</w:t>
      </w:r>
    </w:p>
    <w:p w:rsidR="008853A5" w:rsidRDefault="00046BFF" w:rsidP="00DC3B2C">
      <w:pPr>
        <w:ind w:firstLine="720"/>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especially from epilimnia,</w:t>
      </w:r>
      <w:r>
        <w:t xml:space="preserve"> based on the presence of genes annotated as </w:t>
      </w:r>
      <w:r>
        <w:rPr>
          <w:i/>
        </w:rPr>
        <w:t xml:space="preserve">pufABCLMX, puhA, </w:t>
      </w:r>
      <w:r>
        <w:t xml:space="preserve">and </w:t>
      </w:r>
      <w:r>
        <w:rPr>
          <w:i/>
        </w:rPr>
        <w:t>pucAB</w:t>
      </w:r>
      <w:r w:rsidR="004339D2">
        <w:rPr>
          <w:i/>
        </w:rPr>
        <w:t xml:space="preserve"> </w:t>
      </w:r>
      <w:r w:rsidR="004339D2">
        <w:t>encoding the core reaction center RC-LH1</w:t>
      </w:r>
      <w:r w:rsidR="004339D2">
        <w:rPr>
          <w:i/>
        </w:rPr>
        <w:t xml:space="preserve"> </w:t>
      </w:r>
      <w:r w:rsidR="004339D2">
        <w:rPr>
          <w:i/>
        </w:rPr>
        <w:fldChar w:fldCharType="begin" w:fldLock="1"/>
      </w:r>
      <w:r w:rsidR="00EE19EF">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plainTextFormattedCitation":"(Martinez-Garcia et al., 2012)","previouslyFormattedCitation":"(Martinez-Garcia et al., 2012)"},"properties":{"noteIndex":0},"schema":"https://github.com/citation-style-language/schema/raw/master/csl-citation.json"}</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r w:rsidRPr="0002485C">
        <w:rPr>
          <w:i/>
        </w:rPr>
        <w:t>Gammaproteobacteria</w:t>
      </w:r>
      <w:r>
        <w:t xml:space="preserve">, particularly MAGs classified as </w:t>
      </w:r>
      <w:r w:rsidRPr="0002485C">
        <w:rPr>
          <w:i/>
        </w:rPr>
        <w:t>Burkholderiales</w:t>
      </w:r>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EE19EF">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plainTextFormattedCitation":"(Martinez-Garcia et al., 2012)","previouslyFormattedCitation":"(Martinez-Garcia et al., 2012)"},"properties":{"noteIndex":0},"schema":"https://github.com/citation-style-language/schema/raw/master/csl-citation.json"}</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20BB0">
        <w:t>However, a</w:t>
      </w:r>
      <w:r w:rsidR="00B844B8">
        <w:t xml:space="preserve">n </w:t>
      </w:r>
      <w:r w:rsidRPr="0002485C">
        <w:rPr>
          <w:i/>
        </w:rPr>
        <w:t>Acidobacteria</w:t>
      </w:r>
      <w:r w:rsidR="00B844B8">
        <w:t xml:space="preserve"> MAG</w:t>
      </w:r>
      <w:r>
        <w:t xml:space="preserve"> from the Trout Bog epilimnion also contained genes suggesting </w:t>
      </w:r>
      <w:r w:rsidR="00420BB0">
        <w:t>AAP, which has not previously been found in this phylum.</w:t>
      </w:r>
    </w:p>
    <w:p w:rsidR="008853A5" w:rsidRDefault="00046BFF" w:rsidP="00DC3B2C">
      <w:pPr>
        <w:ind w:firstLine="720"/>
      </w:pPr>
      <w:r>
        <w:t>Another form of photoheterotrophy previously identified in freshwater is the use of light-activated proteins such as rhodopsins</w:t>
      </w:r>
      <w:r w:rsidR="00E94C90">
        <w:t xml:space="preserve"> </w:t>
      </w:r>
      <w:r w:rsidR="00E94C90">
        <w:fldChar w:fldCharType="begin" w:fldLock="1"/>
      </w:r>
      <w:r w:rsidR="00EE19EF">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plainTextFormattedCitation":"(Martinez-Garcia et al., 2012)","previouslyFormattedCitation":"(Martinez-Garcia et al., 2012)"},"properties":{"noteIndex":0},"schema":"https://github.com/citation-style-language/schema/raw/master/csl-citation.json"}</w:instrText>
      </w:r>
      <w:r w:rsidR="00E94C90">
        <w:fldChar w:fldCharType="separate"/>
      </w:r>
      <w:r w:rsidR="00E94C90" w:rsidRPr="00E94C90">
        <w:rPr>
          <w:noProof/>
        </w:rPr>
        <w:t>(Martinez-Garcia et al., 2012)</w:t>
      </w:r>
      <w:r w:rsidR="00E94C90">
        <w:fldChar w:fldCharType="end"/>
      </w:r>
      <w:r>
        <w:t xml:space="preserve">. We observed genes encoding rhodopsins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rhodopsins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EE19EF">
        <w:instrText>ADDIN CSL_CITATION {"citationItems":[{"id":"ITEM-1","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1","issued":{"date-parts":[["2015"]]},"publisher":"The Authors","title":"Algae–bacteria interactions: evolution, ecology and emerging applications","type":"article-journal"},"uris":["http://www.mendeley.com/documents/?uuid=f0e965dc-5325-4299-82a7-e9f4ae7299d5","http://www.mendeley.com/documents/?uuid=badb2bba-f189-4568-99d1-070c975dbb05"]},{"id":"ITEM-2","itemData":{"DOI":"10.4319/lo.1998.43.5.0885","ISBN":"0024-3590","ISSN":"00243590","PMID":"4550","abstract":"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μ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author":[{"dropping-particle":"","family":"Bertilsson","given":"Stefan","non-dropping-particle":"","parse-names":false,"suffix":""},{"dropping-particle":"","family":"Tranvik","given":"Lars J.","non-dropping-particle":"","parse-names":false,"suffix":""}],"container-title":"Limnology and Oceanography","id":"ITEM-2","issue":"5","issued":{"date-parts":[["1998"]]},"page":"885-895","title":"Photochemically produced carboxylic acids as substrates for freshwater bacterioplankton","type":"article-journal","volume":"43"},"uris":["http://www.mendeley.com/documents/?uuid=dab96a68-b59d-403f-a838-b966ead5e2e9","http://www.mendeley.com/documents/?uuid=f5a0af13-1101-4740-9357-be91f169e899"]}],"mendeley":{"formattedCitation":"(Bertilsson &amp; Tranvik, 1998; Ramanan et al., 2015)","plainTextFormattedCitation":"(Bertilsson &amp; Tranvik, 1998; Ramanan et al., 2015)","previouslyFormattedCitation":"(Bertilsson &amp; Tranvik, 1998; Ramanan et al., 2015)"},"properties":{"noteIndex":0},"schema":"https://github.com/citation-style-language/schema/raw/master/csl-citation.json"}</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r w:rsidR="00046BFF">
        <w:t>glycosidic bonds</w:t>
      </w:r>
      <w:r>
        <w:t xml:space="preserve"> found</w:t>
      </w:r>
      <w:r w:rsidR="00641BC1">
        <w:t xml:space="preserve"> in complex carbohydrates. However, it is important to keep in mind that GHs can also play structural roles in microbial cells in addition to the degradation of complex carbon </w:t>
      </w:r>
      <w:r w:rsidR="00641BC1" w:rsidRPr="00641BC1">
        <w:rPr>
          <w:highlight w:val="yellow"/>
        </w:rPr>
        <w:t>(cite)</w:t>
      </w:r>
      <w:r w:rsidR="00641BC1">
        <w:t xml:space="preserve">. </w:t>
      </w:r>
      <w:r w:rsidR="00046BFF">
        <w:t xml:space="preserve">A previous study of </w:t>
      </w:r>
      <w:r w:rsidR="00046BFF" w:rsidRPr="0002485C">
        <w:rPr>
          <w:i/>
        </w:rPr>
        <w:t xml:space="preserve">Verrucomicrobia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w:t>
      </w:r>
      <w:r w:rsidR="00046BFF">
        <w:lastRenderedPageBreak/>
        <w:t>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641BC1">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r w:rsidRPr="00B849E7">
        <w:rPr>
          <w:i/>
        </w:rPr>
        <w:t>Bacteroidales, Ignavibacteriales, Sphingobacteriales</w:t>
      </w:r>
      <w:r>
        <w:t xml:space="preserve">, and </w:t>
      </w:r>
      <w:r w:rsidRPr="00C70A26">
        <w:rPr>
          <w:i/>
        </w:rPr>
        <w:t>Verrucomicrobiales</w:t>
      </w:r>
      <w:r>
        <w:t xml:space="preserve"> </w:t>
      </w:r>
      <w:r w:rsidR="00D04A5D">
        <w:t>from Trout Bog’s hypolimnion</w:t>
      </w:r>
      <w:r>
        <w:t xml:space="preserve">. </w:t>
      </w:r>
      <w:r w:rsidR="00D04A5D">
        <w:t xml:space="preserve">Two of these orders, </w:t>
      </w:r>
      <w:r w:rsidR="00D04A5D" w:rsidRPr="00C70A26">
        <w:rPr>
          <w:i/>
        </w:rPr>
        <w:t xml:space="preserve">Sphingobacteriales </w:t>
      </w:r>
      <w:r w:rsidR="00D04A5D">
        <w:t xml:space="preserve">and </w:t>
      </w:r>
      <w:r w:rsidR="00D04A5D" w:rsidRPr="00C70A26">
        <w:rPr>
          <w:i/>
        </w:rPr>
        <w:t>Verrucomicrobiales</w:t>
      </w:r>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r w:rsidRPr="00C70A26">
        <w:rPr>
          <w:i/>
        </w:rPr>
        <w:t>Mycoplasmatales (Tenericutes), Cytophagales (Bacteroidetes), Planctomycetales (Planctomycetes)</w:t>
      </w:r>
      <w:r>
        <w:t xml:space="preserve">, and </w:t>
      </w:r>
      <w:r w:rsidRPr="00C70A26">
        <w:rPr>
          <w:i/>
        </w:rPr>
        <w:t>Puniceicoccales (Verrucomicrobia)</w:t>
      </w:r>
      <w:r>
        <w:t xml:space="preserve">. 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bypass decarboxylation steps</w:t>
      </w:r>
      <w:r>
        <w:t xml:space="preserve">, were observed in </w:t>
      </w:r>
      <w:r w:rsidRPr="00C70A26">
        <w:rPr>
          <w:i/>
        </w:rPr>
        <w:t>Alphaproteobacteria</w:t>
      </w:r>
      <w:r>
        <w:t xml:space="preserve"> and </w:t>
      </w:r>
      <w:r w:rsidRPr="00C70A26">
        <w:rPr>
          <w:i/>
        </w:rPr>
        <w:t>Chlamydiae</w:t>
      </w:r>
      <w:r>
        <w:t xml:space="preserve"> in Lake Mendota and </w:t>
      </w:r>
      <w:r w:rsidRPr="00C70A26">
        <w:rPr>
          <w:i/>
        </w:rPr>
        <w:t>Acidobacteria</w:t>
      </w:r>
      <w:r>
        <w:t xml:space="preserve"> and </w:t>
      </w:r>
      <w:r w:rsidRPr="00C70A26">
        <w:rPr>
          <w:i/>
        </w:rPr>
        <w:t>Betaproteobacteria</w:t>
      </w:r>
      <w:r>
        <w:t xml:space="preserve">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w:t>
      </w:r>
      <w:r w:rsidRPr="00C70A26">
        <w:rPr>
          <w:i/>
        </w:rPr>
        <w:t>Bacteroidetes</w:t>
      </w:r>
      <w:r>
        <w:t xml:space="preserve"> and </w:t>
      </w:r>
      <w:r w:rsidRPr="00C70A26">
        <w:rPr>
          <w:i/>
        </w:rPr>
        <w:t>Betaproteobacteria</w:t>
      </w:r>
      <w:r>
        <w:t xml:space="preserve"> </w:t>
      </w:r>
      <w:r w:rsidR="00DE2F1A">
        <w:t>from</w:t>
      </w:r>
      <w:r>
        <w:t xml:space="preserve"> Trout Bog</w:t>
      </w:r>
      <w:r w:rsidR="00DE2F1A">
        <w:t>’s</w:t>
      </w:r>
      <w:r>
        <w:t xml:space="preserve"> epilimnion. Cytochrome o </w:t>
      </w:r>
      <w:r w:rsidR="004C3850">
        <w:t xml:space="preserve">oxidase </w:t>
      </w:r>
      <w:r>
        <w:t xml:space="preserve">was observed only in a </w:t>
      </w:r>
      <w:r w:rsidRPr="00C70A26">
        <w:rPr>
          <w:i/>
        </w:rPr>
        <w:t>Chlamydia</w:t>
      </w:r>
      <w:r>
        <w:t xml:space="preserve"> MAG from Lake Mendota. Alternative complex III was identified in MAGs of </w:t>
      </w:r>
      <w:r w:rsidRPr="00C70A26">
        <w:rPr>
          <w:i/>
        </w:rPr>
        <w:t>Verrucomicrobia</w:t>
      </w:r>
      <w:r>
        <w:t xml:space="preserve"> </w:t>
      </w:r>
      <w:r w:rsidR="00DE2F1A">
        <w:t>in all sites</w:t>
      </w:r>
      <w:r>
        <w:t xml:space="preserve">, in </w:t>
      </w:r>
      <w:r w:rsidRPr="00C70A26">
        <w:rPr>
          <w:i/>
        </w:rPr>
        <w:t>Acidobacteria</w:t>
      </w:r>
      <w:r>
        <w:t xml:space="preserve"> </w:t>
      </w:r>
      <w:r w:rsidR="00DE2F1A">
        <w:t>from</w:t>
      </w:r>
      <w:r>
        <w:t xml:space="preserve"> Trout Bog (both layers), and in </w:t>
      </w:r>
      <w:r w:rsidRPr="00C70A26">
        <w:rPr>
          <w:i/>
        </w:rPr>
        <w:t>Bacteroidetes</w:t>
      </w:r>
      <w:r>
        <w:t xml:space="preserve"> and </w:t>
      </w:r>
      <w:r w:rsidRPr="00C70A26">
        <w:rPr>
          <w:i/>
        </w:rPr>
        <w:t>Planctomycetes</w:t>
      </w:r>
      <w:r>
        <w:t xml:space="preserve">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w:t>
      </w:r>
      <w:r>
        <w:lastRenderedPageBreak/>
        <w:t xml:space="preserve">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and group 2b in </w:t>
      </w:r>
      <w:r w:rsidR="00DE2F1A">
        <w:t>both layers of</w:t>
      </w:r>
      <w:r>
        <w:t xml:space="preserve"> Trout Bog. </w:t>
      </w:r>
      <w:r w:rsidR="000F405C">
        <w:t>Genes encoding these hydrogenases</w:t>
      </w:r>
      <w:r>
        <w:t xml:space="preserve"> were widespread in MAGs from </w:t>
      </w:r>
      <w:r w:rsidR="00DE2F1A">
        <w:t>Trout Bog’s hypolimion</w:t>
      </w:r>
      <w:r>
        <w:t xml:space="preserve">, found only in </w:t>
      </w:r>
      <w:r w:rsidRPr="00BF2DF6">
        <w:rPr>
          <w:i/>
        </w:rPr>
        <w:t>Chlorobiales</w:t>
      </w:r>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w:t>
      </w:r>
      <w:r w:rsidRPr="00BF2DF6">
        <w:rPr>
          <w:i/>
        </w:rPr>
        <w:t>Cyanobacteria</w:t>
      </w:r>
      <w:r>
        <w:t xml:space="preserve"> and </w:t>
      </w:r>
      <w:r w:rsidRPr="00BF2DF6">
        <w:rPr>
          <w:i/>
        </w:rPr>
        <w:t>Chlorobiales</w:t>
      </w:r>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t>
      </w:r>
      <w:r w:rsidRPr="00BF2DF6">
        <w:rPr>
          <w:i/>
        </w:rPr>
        <w:t>Planctomycetes</w:t>
      </w:r>
      <w:r>
        <w:t xml:space="preserve"> and </w:t>
      </w:r>
      <w:r w:rsidRPr="00BF2DF6">
        <w:rPr>
          <w:i/>
        </w:rPr>
        <w:t>Verrucomicrobia</w:t>
      </w:r>
      <w:r>
        <w:t xml:space="preserve"> </w:t>
      </w:r>
      <w:r w:rsidR="00DE2F1A">
        <w:t>from</w:t>
      </w:r>
      <w:r>
        <w:t xml:space="preserve"> Lake Mendota, and members of </w:t>
      </w:r>
      <w:r w:rsidRPr="00BF2DF6">
        <w:rPr>
          <w:i/>
        </w:rPr>
        <w:t>Bacteroidetes, Ignavibacteria</w:t>
      </w:r>
      <w:r>
        <w:t xml:space="preserve">, and </w:t>
      </w:r>
      <w:r w:rsidRPr="00BF2DF6">
        <w:rPr>
          <w:i/>
        </w:rPr>
        <w:t>Verrucomicrobia</w:t>
      </w:r>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w:t>
      </w:r>
      <w:r w:rsidRPr="00BF2DF6">
        <w:rPr>
          <w:i/>
        </w:rPr>
        <w:t>Bacteroidetes, Planctomycetes</w:t>
      </w:r>
      <w:r>
        <w:t xml:space="preserve">, and </w:t>
      </w:r>
      <w:r w:rsidRPr="00BF2DF6">
        <w:rPr>
          <w:i/>
        </w:rPr>
        <w:t>Verrucomicrobia</w:t>
      </w:r>
      <w:r>
        <w:t xml:space="preserve"> </w:t>
      </w:r>
      <w:r w:rsidR="00DE2F1A">
        <w:t>from</w:t>
      </w:r>
      <w:r>
        <w:t xml:space="preserve"> Lake Mendota and </w:t>
      </w:r>
      <w:r w:rsidRPr="00BF2DF6">
        <w:rPr>
          <w:i/>
        </w:rPr>
        <w:t>Bacteroidetes</w:t>
      </w:r>
      <w:r>
        <w:t xml:space="preserve"> and </w:t>
      </w:r>
      <w:r w:rsidRPr="00BF2DF6">
        <w:rPr>
          <w:i/>
        </w:rPr>
        <w:t>Verrucomicrobia</w:t>
      </w:r>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r w:rsidRPr="00C70A26">
        <w:rPr>
          <w:i/>
        </w:rPr>
        <w:t>Acidobacteria, Verrucomicrobia,  Alpha-, Beta-, Gamma-,</w:t>
      </w:r>
      <w:r>
        <w:t xml:space="preserve"> and </w:t>
      </w:r>
      <w:r w:rsidRPr="00C70A26">
        <w:rPr>
          <w:i/>
        </w:rPr>
        <w:t>Epsilonproteobacteria</w:t>
      </w:r>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 degradation were found in MAGs classified as </w:t>
      </w:r>
      <w:r w:rsidRPr="00C70A26">
        <w:rPr>
          <w:i/>
        </w:rPr>
        <w:t>Methylophilales</w:t>
      </w:r>
      <w:r w:rsidR="003D102A">
        <w:t xml:space="preserve"> </w:t>
      </w:r>
      <w:r w:rsidR="004C3850">
        <w:t xml:space="preserve">(now merged with </w:t>
      </w:r>
      <w:r w:rsidR="004C3850" w:rsidRPr="00C70A26">
        <w:rPr>
          <w:i/>
        </w:rPr>
        <w:t>Nitrosomonadales</w:t>
      </w:r>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DE2F1A">
        <w:t xml:space="preserve"> and </w:t>
      </w:r>
      <w:r w:rsidR="00DE2F1A" w:rsidRPr="00C70A26">
        <w:rPr>
          <w:i/>
        </w:rPr>
        <w:t>Methylotenera</w:t>
      </w:r>
      <w:r>
        <w:t>, while</w:t>
      </w:r>
      <w:r w:rsidR="0074129B">
        <w:t xml:space="preserve"> </w:t>
      </w:r>
      <w:r w:rsidR="0074129B" w:rsidRPr="00C70A26">
        <w:rPr>
          <w:i/>
        </w:rPr>
        <w:t>Methylococcales</w:t>
      </w:r>
      <w:r>
        <w:t xml:space="preserve"> MAGs were potential methane degraders based on the presence of genes encoding methane monooxygenase. </w:t>
      </w:r>
      <w:r w:rsidRPr="00C70A26">
        <w:rPr>
          <w:i/>
        </w:rPr>
        <w:t>Methylococcales</w:t>
      </w:r>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EE19EF">
        <w:instrText>ADDIN CSL_CITATION {"citationItems":[{"id":"ITEM-1","itemData":{"DOI":"10.1099/00207713-45-3-622a","ISBN":"doi:10.1099/00207713-45-1-182","ISSN":"0020-7713","PMID":"7857800","abstract":"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author":[{"dropping-particle":"","family":"Bowman","given":"J P","non-dropping-particle":"","parse-names":false,"suffix":""},{"dropping-particle":"","family":"Sly","given":"L I","non-dropping-particle":"","parse-names":false,"suffix":""},{"dropping-particle":"","family":"Stackebrandt","given":"E","non-dropping-particle":"","parse-names":false,"suffix":""}],"container-title":"International Journal of Systematic Bacteriology","id":"ITEM-1","issue":"1","issued":{"date-parts":[["1995"]]},"page":"182-5","title":"The phylogenetic position of the family Methylococcaceae.","type":"article-journal","volume":"45"},"uris":["http://www.mendeley.com/documents/?uuid=a24bdec0-b96f-4012-8f1e-309f8ba3b15a","http://www.mendeley.com/documents/?uuid=2b04ccc1-e4cc-4c12-bd19-8929cba245fe"]}],"mendeley":{"formattedCitation":"(Bowman, Sly &amp; Stackebrandt, 1995)","plainTextFormattedCitation":"(Bowman, Sly &amp; Stackebrandt, 1995)","previouslyFormattedCitation":"(Bowman, Sly &amp; Stackebrandt, 1995)"},"properties":{"noteIndex":0},"schema":"https://github.com/citation-style-language/schema/raw/master/csl-citation.json"}</w:instrText>
      </w:r>
      <w:r w:rsidR="00E067DC">
        <w:fldChar w:fldCharType="separate"/>
      </w:r>
      <w:r w:rsidR="00E067DC" w:rsidRPr="00E067DC">
        <w:rPr>
          <w:noProof/>
        </w:rPr>
        <w:t>(Bowman, Sly &amp; Stackebrandt, 1995)</w:t>
      </w:r>
      <w:r w:rsidR="00E067DC">
        <w:fldChar w:fldCharType="end"/>
      </w:r>
      <w:r>
        <w:t xml:space="preserve">. The </w:t>
      </w:r>
      <w:r w:rsidRPr="00C70A26">
        <w:rPr>
          <w:i/>
        </w:rPr>
        <w:t>Methylophilales</w:t>
      </w:r>
      <w:r>
        <w:t xml:space="preserve"> </w:t>
      </w:r>
      <w:r w:rsidR="0074129B">
        <w:t xml:space="preserve">MAGs </w:t>
      </w:r>
      <w:r>
        <w:t>also likely degrade methylamines, based on the presence of genes encoding the N-methylglutamate pathway or the tetrahydrofolate pathway</w:t>
      </w:r>
      <w:r w:rsidR="00E067DC">
        <w:t xml:space="preserve"> </w:t>
      </w:r>
      <w:r w:rsidR="00E067DC">
        <w:fldChar w:fldCharType="begin" w:fldLock="1"/>
      </w:r>
      <w:r w:rsidR="00EE19EF">
        <w:instrText>ADDIN CSL_CITATION {"citationItems":[{"id":"ITEM-1","itemData":{"DOI":"10.1111/j.1365-2958.2009.06989.x","author":[{"dropping-particle":"","family":"Latypova","given":"Ekaterina","non-dropping-particle":"","parse-names":false,"suffix":""},{"dropping-particle":"","family":"Yang","given":"Song","non-dropping-particle":"","parse-names":false,"suffix":""},{"dropping-particle":"","family":"Wang","given":"Yi-shun","non-dropping-particle":"","parse-names":false,"suffix":""},{"dropping-particle":"","family":"Wang","given":"Tiansong","non-dropping-particle":"","parse-names":false,"suffix":""},{"dropping-particle":"","family":"Chavkin","given":"Theodore A","non-dropping-particle":"","parse-names":false,"suffix":""},{"dropping-particle":"","family":"Hackett","given":"Murray","non-dropping-particle":"","parse-names":false,"suffix":""},{"dropping-particle":"","family":"Schäfer","given":"Hendrik","non-dropping-particle":"","parse-names":false,"suffix":""},{"dropping-particle":"","family":"Kalyuzhnaya","given":"Marina G","non-dropping-particle":"","parse-names":false,"suffix":""}],"container-title":"Molecular Microbiology","id":"ITEM-1","issue":"December 2009","issued":{"date-parts":[["2010"]]},"page":"426-439","title":"Genetics of the glutamate-mediated methylamine utilization pathway in the facultative methylotrophic beta-proteobacterium Methyloversatilis universalis FAM5","type":"article-journal","volume":"75"},"uris":["http://www.mendeley.com/documents/?uuid=8d773b6a-e9d5-47e9-bdde-0e4a1c3266b1","http://www.mendeley.com/documents/?uuid=5a5d4228-11c3-442e-a6a0-1f03209aa19c"]}],"mendeley":{"formattedCitation":"(Latypova et al., 2010)","plainTextFormattedCitation":"(Latypova et al., 2010)","previouslyFormattedCitation":"(Latypova et al., 2010)"},"properties":{"noteIndex":0},"schema":"https://github.com/citation-style-language/schema/raw/master/csl-citation.json"}</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w:t>
      </w:r>
      <w:r w:rsidR="00C70A26">
        <w:t xml:space="preserve">MAGs </w:t>
      </w:r>
      <w:r>
        <w:t xml:space="preserve">classified as </w:t>
      </w:r>
      <w:r w:rsidRPr="00C70A26">
        <w:rPr>
          <w:i/>
        </w:rPr>
        <w:t>Burkholderiales</w:t>
      </w:r>
      <w:r w:rsidR="00C70A26">
        <w:t xml:space="preserve"> and</w:t>
      </w:r>
      <w:r>
        <w:t xml:space="preserve"> </w:t>
      </w:r>
      <w:r w:rsidRPr="00C70A26">
        <w:rPr>
          <w:i/>
        </w:rPr>
        <w:t>Rhizobiales</w:t>
      </w:r>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lastRenderedPageBreak/>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Since our analysis of the diversity of MAGs containing nitrogenases showed a strong association between nitrogen fixation and </w:t>
      </w:r>
      <w:r w:rsidRPr="00C70A26">
        <w:rPr>
          <w:i/>
        </w:rPr>
        <w:t>Cyanobacteria</w:t>
      </w:r>
      <w:r>
        <w:t xml:space="preserve">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w:t>
      </w:r>
      <w:r w:rsidRPr="00C70A26">
        <w:rPr>
          <w:i/>
        </w:rPr>
        <w:t>Cyanobacteria</w:t>
      </w:r>
      <w:r>
        <w:t xml:space="preserve"> </w:t>
      </w:r>
      <w:r w:rsidR="0074129B">
        <w:t>MAG</w:t>
      </w:r>
      <w:r>
        <w:t xml:space="preserve"> in each year (</w:t>
      </w:r>
      <w:r w:rsidR="00CE56F8">
        <w:t>Figure 4</w:t>
      </w:r>
      <w:r w:rsidR="008E64BD">
        <w:t>, F-J</w:t>
      </w:r>
      <w:r>
        <w:t>). This hypothesis was partially supported. Two of the marker genes, TIGR1282</w:t>
      </w:r>
      <w:r w:rsidR="003D102A">
        <w:t xml:space="preserve"> (</w:t>
      </w:r>
      <w:r w:rsidR="003D102A" w:rsidRPr="003D102A">
        <w:rPr>
          <w:i/>
        </w:rPr>
        <w:t>nifD</w:t>
      </w:r>
      <w:r w:rsidR="003D102A">
        <w:t>)</w:t>
      </w:r>
      <w:r>
        <w:t xml:space="preserve"> and TIGR1286</w:t>
      </w:r>
      <w:r w:rsidR="003D102A">
        <w:t xml:space="preserve"> (</w:t>
      </w:r>
      <w:r w:rsidR="003D102A" w:rsidRPr="003D102A">
        <w:rPr>
          <w:i/>
        </w:rPr>
        <w:t>nifK</w:t>
      </w:r>
      <w:r w:rsidR="003D102A">
        <w:t xml:space="preserve"> specific for molybdenum-iron nitrogenase)</w:t>
      </w:r>
      <w:r>
        <w:t xml:space="preserve">, correlated with </w:t>
      </w:r>
      <w:r w:rsidR="000640AD">
        <w:t xml:space="preserve">the </w:t>
      </w:r>
      <w:r w:rsidRPr="00C70A26">
        <w:rPr>
          <w:i/>
        </w:rPr>
        <w:t>Cyanobacteria</w:t>
      </w:r>
      <w:r>
        <w:t xml:space="preserve"> MAG </w:t>
      </w:r>
      <w:r w:rsidR="000640AD">
        <w:t>abundance</w:t>
      </w:r>
      <w:r w:rsidR="0074129B">
        <w:t xml:space="preserve"> </w:t>
      </w:r>
      <w:r>
        <w:t>more frequently than the third, TIGR1287</w:t>
      </w:r>
      <w:r w:rsidR="003D102A">
        <w:t xml:space="preserve"> (</w:t>
      </w:r>
      <w:r w:rsidR="003D102A">
        <w:rPr>
          <w:i/>
        </w:rPr>
        <w:t xml:space="preserve">nifH, </w:t>
      </w:r>
      <w:r w:rsidR="003D102A">
        <w:t>common among different types of nitrogenases)</w:t>
      </w:r>
      <w:r>
        <w:t xml:space="preserve">. Significant correlations (p &lt; 0.05) were only detected in 2008, 2011, and 2012. The strength of these correlations suggests that in three out of the five years in our Lake Mendota time series, a single </w:t>
      </w:r>
      <w:r w:rsidRPr="00C70A26">
        <w:rPr>
          <w:i/>
        </w:rPr>
        <w:t>Cyanobacteria</w:t>
      </w:r>
      <w:r>
        <w:t xml:space="preserve">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xml:space="preserve">. These two years were also unusual in our time series - in 2008, extreme flooding events led to large </w:t>
      </w:r>
      <w:r w:rsidRPr="00C70A26">
        <w:rPr>
          <w:i/>
        </w:rPr>
        <w:t>Cyanobacteria</w:t>
      </w:r>
      <w:r>
        <w:t xml:space="preserve"> blooms</w:t>
      </w:r>
      <w:r w:rsidR="008E64BD">
        <w:t xml:space="preserve"> </w:t>
      </w:r>
      <w:r w:rsidR="008E64BD">
        <w:fldChar w:fldCharType="begin" w:fldLock="1"/>
      </w:r>
      <w:r w:rsidR="00EE19EF">
        <w:instrText>ADDIN CSL_CITATION {"citationItems":[{"id":"ITEM-1","itemData":{"DOI":"10.1371/journal.pone.0125353","ISBN":"1932-6203","ISSN":"19326203","PMID":"25945933","abstract":"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such as temperature, lake stability, nutrients, pigments and cyanobacterial community composition (CCC)—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author":[{"dropping-particle":"","family":"Beversdorf","given":"Lucas J.","non-dropping-particle":"","parse-names":false,"suffix":""},{"dropping-particle":"","family":"Chaston","given":"Sheena D.","non-dropping-particle":"","parse-names":false,"suffix":""},{"dropping-particle":"","family":"Miller","given":"Todd R.","non-dropping-particle":"","parse-names":false,"suffix":""},{"dropping-particle":"","family":"McMahon","given":"Katherine D.","non-dropping-particle":"","parse-names":false,"suffix":""}],"container-title":"PLOS ONE","id":"ITEM-1","issue":"5","issued":{"date-parts":[["2015"]]},"page":"1-18","title":"Microcystin mcyA and mcyE gene abundances are not appropriate indicators of microcystin concentrations in lakes","type":"article-journal","volume":"10"},"uris":["http://www.mendeley.com/documents/?uuid=2576e6e8-8d50-4598-9223-25db749de9e7","http://www.mendeley.com/documents/?uuid=4d93c15c-9266-42bd-aa65-f57750b978ef"]}],"mendeley":{"formattedCitation":"(Beversdorf et al., 2015)","plainTextFormattedCitation":"(Beversdorf et al., 2015)","previouslyFormattedCitation":"(Beversdorf et al., 2015)"},"properties":{"noteIndex":0},"schema":"https://github.com/citation-style-language/schema/raw/master/csl-citation.json"}</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EE19EF">
        <w:instrText>ADDIN CSL_CITATION {"citationItems":[{"id":"ITEM-1","itemData":{"DOI":"10.1002/ecs2.1628","ISBN":"- 2150-8925","ISSN":"21508925","abstract":"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author":[{"dropping-particle":"","family":"Walsh","given":"Jake R.","non-dropping-particle":"","parse-names":false,"suffix":""},{"dropping-particle":"","family":"Munoz","given":"Samuel E.","non-dropping-particle":"","parse-names":false,"suffix":""},{"dropping-particle":"","family":"Zanden","given":"M. Jake","non-dropping-particle":"Vander","parse-names":false,"suffix":""}],"container-title":"Ecosphere","id":"ITEM-1","issue":"12","issued":{"date-parts":[["2016"]]},"page":"1-17","title":"Outbreak of an undetected invasive species triggered by a climate anomaly","type":"article-journal","volume":"7"},"uris":["http://www.mendeley.com/documents/?uuid=957e273c-6ff1-461b-a37f-aebf3506c1bd","http://www.mendeley.com/documents/?uuid=b0270f7d-855b-46c4-93e5-1bf85db35812"]}],"mendeley":{"formattedCitation":"(Walsh, Munoz &amp; Vander Zanden, 2016)","plainTextFormattedCitation":"(Walsh, Munoz &amp; Vander Zanden, 2016)","previouslyFormattedCitation":"(Walsh, Munoz &amp; Vander Zanden, 2016)"},"properties":{"noteIndex":0},"schema":"https://github.com/citation-style-language/schema/raw/master/csl-citation.json"}</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 xml:space="preserve">Our analysis of functional marker genes indicated </w:t>
      </w:r>
      <w:r w:rsidR="00772537">
        <w:t xml:space="preserve">potentially </w:t>
      </w:r>
      <w:r>
        <w:t>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w:t>
      </w:r>
      <w:r w:rsidR="00772537">
        <w:t xml:space="preserve">potentially </w:t>
      </w:r>
      <w:r>
        <w:t>encoding these metabolisms and co-occu</w:t>
      </w:r>
      <w:r w:rsidR="000640AD">
        <w:t>r</w:t>
      </w:r>
      <w:r>
        <w:t xml:space="preserve">rence of pathways within </w:t>
      </w:r>
      <w:r w:rsidR="0074129B">
        <w:t>MAGs</w:t>
      </w:r>
      <w:r>
        <w:t xml:space="preserve">. We found that </w:t>
      </w:r>
      <w:r w:rsidR="00772537">
        <w:t xml:space="preserve">genes likely encoding </w:t>
      </w:r>
      <w:r>
        <w:t xml:space="preserve">phototrophy, carbon fixation, and nitrogen fixation </w:t>
      </w:r>
      <w:r w:rsidR="0074129B">
        <w:t>co-occurred within</w:t>
      </w:r>
      <w:r>
        <w:t xml:space="preserve"> the abundant phototrophs </w:t>
      </w:r>
      <w:r w:rsidRPr="00C70A26">
        <w:rPr>
          <w:i/>
        </w:rPr>
        <w:t>Cyanobacteria</w:t>
      </w:r>
      <w:r>
        <w:t xml:space="preserve"> in Lake Mendota and </w:t>
      </w:r>
      <w:r w:rsidRPr="00C70A26">
        <w:rPr>
          <w:i/>
        </w:rPr>
        <w:t>Chlorobiales</w:t>
      </w:r>
      <w:r>
        <w:t xml:space="preserve"> in Trout Bog. In Lake Mendota, </w:t>
      </w:r>
      <w:r w:rsidR="00772537">
        <w:t>genes encoding nitrogen fixation were</w:t>
      </w:r>
      <w:r>
        <w:t xml:space="preserve"> </w:t>
      </w:r>
      <w:r w:rsidR="0074129B">
        <w:t xml:space="preserve">predominantly </w:t>
      </w:r>
      <w:r>
        <w:t>associated with</w:t>
      </w:r>
      <w:r w:rsidRPr="00C70A26">
        <w:rPr>
          <w:i/>
        </w:rPr>
        <w:t xml:space="preserve"> Cyanobacteria</w:t>
      </w:r>
      <w:r>
        <w:t xml:space="preserve">, </w:t>
      </w:r>
      <w:r w:rsidR="00C70A26">
        <w:t xml:space="preserve">but </w:t>
      </w:r>
      <w:r w:rsidR="00772537">
        <w:t>were</w:t>
      </w:r>
      <w:r w:rsidR="0074129B">
        <w:t xml:space="preserve"> not associated with any particular taxon in Trout Bog</w:t>
      </w:r>
      <w:r>
        <w:t xml:space="preserve">. In the sulfur cycle, </w:t>
      </w:r>
      <w:r w:rsidR="0074129B">
        <w:t xml:space="preserve">we observed </w:t>
      </w:r>
      <w:r w:rsidR="00772537">
        <w:t xml:space="preserve">putative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w:t>
      </w:r>
      <w:r w:rsidRPr="008E64BD">
        <w:lastRenderedPageBreak/>
        <w:t xml:space="preserve">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8" w:name="_10g0eg7e0hhu" w:colFirst="0" w:colLast="0"/>
      <w:bookmarkEnd w:id="8"/>
      <w:r>
        <w:t>Figure and Table Legends</w:t>
      </w:r>
    </w:p>
    <w:p w:rsidR="008853A5" w:rsidRDefault="008853A5" w:rsidP="00B44E2D"/>
    <w:p w:rsidR="00166966" w:rsidRPr="005F1EC7" w:rsidRDefault="00770B63" w:rsidP="00B44E2D">
      <w:pPr>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epilimnia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LEfS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CAZyme annotations using dbCAN.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770B63" w:rsidRDefault="00087FC0" w:rsidP="00B44E2D">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F1EC7">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t>
      </w:r>
      <w:r w:rsidR="005F1EC7" w:rsidRPr="00C72B55">
        <w:rPr>
          <w:i/>
          <w:color w:val="000000"/>
        </w:rPr>
        <w:t>Cyanobacteria</w:t>
      </w:r>
      <w:r w:rsidR="005F1EC7">
        <w:rPr>
          <w:color w:val="000000"/>
        </w:rPr>
        <w: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r w:rsidRPr="005F1EC7">
        <w:rPr>
          <w:b/>
          <w:color w:val="000000"/>
        </w:rPr>
        <w:lastRenderedPageBreak/>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rPr>
          <w:color w:val="000000"/>
        </w:rPr>
      </w:pPr>
      <w:r w:rsidRPr="005F1EC7">
        <w:rPr>
          <w:b/>
          <w:color w:val="000000"/>
        </w:rPr>
        <w:t>Data S3. Results of LEfSe analysis on functional marker genes</w:t>
      </w:r>
      <w:r>
        <w:rPr>
          <w:color w:val="000000"/>
        </w:rPr>
        <w:t>. The program LEfSe was used to detect significant differences in gene content between our study sites. The distinguish feature of LEfSe, the LDA effect score, is listed for each marker gene in this dataset.</w:t>
      </w: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r w:rsidRPr="00AC3224">
        <w:rPr>
          <w:b/>
        </w:rPr>
        <w:t xml:space="preserve">Data S4.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r w:rsidRPr="00AC3224">
        <w:rPr>
          <w:b/>
        </w:rPr>
        <w:t xml:space="preserve">Data S5.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To visualize the diversity of our MAGs, phylogenetic marker genes were extracted from each MAG and aligned using Phylosift. An approximate maximum-likelihood tree based on these alignments was constructed using FastTree. The potential for nitrogen fixation based on gene content is indicated on the branch tips.</w:t>
      </w:r>
    </w:p>
    <w:p w:rsidR="00326033" w:rsidRDefault="00326033" w:rsidP="00B44E2D">
      <w:r w:rsidRPr="00326033">
        <w:rPr>
          <w:b/>
        </w:rPr>
        <w:t>Figure S2.</w:t>
      </w:r>
      <w:r>
        <w:t xml:space="preserve"> </w:t>
      </w:r>
      <w:r>
        <w:rPr>
          <w:b/>
          <w:bCs/>
          <w:color w:val="000000"/>
        </w:rPr>
        <w:t xml:space="preserve">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Phylosift, while 16S sequences were classified to the phylum level. Numbers above bars indicating abundances greater than the limit of the y-axis.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t>
      </w:r>
    </w:p>
    <w:p w:rsidR="00AC3224" w:rsidRDefault="00326033">
      <w:r w:rsidRPr="00AC3224">
        <w:rPr>
          <w:b/>
        </w:rPr>
        <w:t xml:space="preserve"> </w:t>
      </w:r>
      <w:r w:rsidR="00AC3224" w:rsidRPr="00AC3224">
        <w:rPr>
          <w:b/>
        </w:rPr>
        <w:t>Data S6.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8853A5" w:rsidRDefault="00046BFF">
      <w:pPr>
        <w:pStyle w:val="Heading1"/>
      </w:pPr>
      <w:r>
        <w:t>References</w:t>
      </w:r>
    </w:p>
    <w:p w:rsidR="00797487" w:rsidRPr="00797487" w:rsidRDefault="008E64BD" w:rsidP="0079748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797487" w:rsidRPr="00797487">
        <w:rPr>
          <w:noProof/>
        </w:rPr>
        <w:t xml:space="preserve">Acquisti C., Kumar S., Elser JJ. 2009. Signatures of nitrogen limitation in the elemental composition of the proteins involved in the metabolic apparatus. </w:t>
      </w:r>
      <w:r w:rsidR="00797487" w:rsidRPr="00797487">
        <w:rPr>
          <w:i/>
          <w:iCs/>
          <w:noProof/>
        </w:rPr>
        <w:t>Proceedings of the Royal Society B: Biological Sciences</w:t>
      </w:r>
      <w:r w:rsidR="00797487" w:rsidRPr="00797487">
        <w:rPr>
          <w:noProof/>
        </w:rPr>
        <w:t xml:space="preserve"> 276:2605–2610. DOI: 10.1098/rspb.2008.1960.</w:t>
      </w:r>
    </w:p>
    <w:p w:rsidR="00797487" w:rsidRPr="00797487" w:rsidRDefault="00797487" w:rsidP="00797487">
      <w:pPr>
        <w:widowControl w:val="0"/>
        <w:autoSpaceDE w:val="0"/>
        <w:autoSpaceDN w:val="0"/>
        <w:adjustRightInd w:val="0"/>
        <w:ind w:left="480" w:hanging="480"/>
        <w:rPr>
          <w:noProof/>
        </w:rPr>
      </w:pPr>
      <w:r w:rsidRPr="00797487">
        <w:rPr>
          <w:noProof/>
        </w:rPr>
        <w:t xml:space="preserve">Allgaier M., Grossart H-P. 2006. Diversity and Seasonal Dynamics of Actinobacteria </w:t>
      </w:r>
      <w:r w:rsidRPr="00797487">
        <w:rPr>
          <w:noProof/>
        </w:rPr>
        <w:lastRenderedPageBreak/>
        <w:t xml:space="preserve">Populations in Four Lakes in Northeastern Germany. </w:t>
      </w:r>
      <w:r w:rsidRPr="00797487">
        <w:rPr>
          <w:i/>
          <w:iCs/>
          <w:noProof/>
        </w:rPr>
        <w:t>Applied and Environmental Microbiology</w:t>
      </w:r>
      <w:r w:rsidRPr="00797487">
        <w:rPr>
          <w:noProof/>
        </w:rPr>
        <w:t xml:space="preserve"> 72:3489–3497. DOI: 10.1128/AEM.72.5.3489.</w:t>
      </w:r>
    </w:p>
    <w:p w:rsidR="00797487" w:rsidRPr="00797487" w:rsidRDefault="00797487" w:rsidP="00797487">
      <w:pPr>
        <w:widowControl w:val="0"/>
        <w:autoSpaceDE w:val="0"/>
        <w:autoSpaceDN w:val="0"/>
        <w:adjustRightInd w:val="0"/>
        <w:ind w:left="480" w:hanging="480"/>
        <w:rPr>
          <w:noProof/>
        </w:rPr>
      </w:pPr>
      <w:r w:rsidRPr="00797487">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97487">
        <w:rPr>
          <w:i/>
          <w:iCs/>
          <w:noProof/>
        </w:rPr>
        <w:t>Nature Communications</w:t>
      </w:r>
      <w:r w:rsidRPr="00797487">
        <w:rPr>
          <w:noProof/>
        </w:rPr>
        <w:t xml:space="preserve"> 7:1–11. DOI: 10.1038/ncomms13219.</w:t>
      </w:r>
    </w:p>
    <w:p w:rsidR="00797487" w:rsidRPr="00797487" w:rsidRDefault="00797487" w:rsidP="00797487">
      <w:pPr>
        <w:widowControl w:val="0"/>
        <w:autoSpaceDE w:val="0"/>
        <w:autoSpaceDN w:val="0"/>
        <w:adjustRightInd w:val="0"/>
        <w:ind w:left="480" w:hanging="480"/>
        <w:rPr>
          <w:noProof/>
        </w:rPr>
      </w:pPr>
      <w:r w:rsidRPr="00797487">
        <w:rPr>
          <w:noProof/>
        </w:rPr>
        <w:t xml:space="preserve">Azam F., Fenchel T., Field JG., Gray JC., Meyer-Reil LA., Thingstad F. 1983. The ecological role of water-column microbes in the sea. </w:t>
      </w:r>
      <w:r w:rsidRPr="00797487">
        <w:rPr>
          <w:i/>
          <w:iCs/>
          <w:noProof/>
        </w:rPr>
        <w:t>Marine Ecology Progress Series</w:t>
      </w:r>
      <w:r w:rsidRPr="00797487">
        <w:rPr>
          <w:noProof/>
        </w:rPr>
        <w:t xml:space="preserve"> 10:257–264. DOI: 10.3354/meps010257.</w:t>
      </w:r>
    </w:p>
    <w:p w:rsidR="00797487" w:rsidRPr="00797487" w:rsidRDefault="00797487" w:rsidP="00797487">
      <w:pPr>
        <w:widowControl w:val="0"/>
        <w:autoSpaceDE w:val="0"/>
        <w:autoSpaceDN w:val="0"/>
        <w:adjustRightInd w:val="0"/>
        <w:ind w:left="480" w:hanging="480"/>
        <w:rPr>
          <w:noProof/>
        </w:rPr>
      </w:pPr>
      <w:r w:rsidRPr="00797487">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797487">
        <w:rPr>
          <w:i/>
          <w:iCs/>
          <w:noProof/>
        </w:rPr>
        <w:t>The ISME Journal</w:t>
      </w:r>
      <w:r w:rsidRPr="00797487">
        <w:rPr>
          <w:noProof/>
        </w:rPr>
        <w:t xml:space="preserve"> 10:1589–1601. DOI: 10.1038/ismej.2015.241.</w:t>
      </w:r>
    </w:p>
    <w:p w:rsidR="00797487" w:rsidRPr="00797487" w:rsidRDefault="00797487" w:rsidP="00797487">
      <w:pPr>
        <w:widowControl w:val="0"/>
        <w:autoSpaceDE w:val="0"/>
        <w:autoSpaceDN w:val="0"/>
        <w:adjustRightInd w:val="0"/>
        <w:ind w:left="480" w:hanging="480"/>
        <w:rPr>
          <w:noProof/>
        </w:rPr>
      </w:pPr>
      <w:r w:rsidRPr="00797487">
        <w:rPr>
          <w:noProof/>
        </w:rPr>
        <w:t xml:space="preserve">Berman T., Bronk DA. 2003. Dissolved organic nitrogen: A dynamic participant in aquatic ecosystems. </w:t>
      </w:r>
      <w:r w:rsidRPr="00797487">
        <w:rPr>
          <w:i/>
          <w:iCs/>
          <w:noProof/>
        </w:rPr>
        <w:t>Aquatic Microbial Ecology</w:t>
      </w:r>
      <w:r w:rsidRPr="00797487">
        <w:rPr>
          <w:noProof/>
        </w:rPr>
        <w:t xml:space="preserve"> 31:279–305. DOI: 10.3354/ame031279.</w:t>
      </w:r>
    </w:p>
    <w:p w:rsidR="00797487" w:rsidRPr="00797487" w:rsidRDefault="00797487" w:rsidP="00797487">
      <w:pPr>
        <w:widowControl w:val="0"/>
        <w:autoSpaceDE w:val="0"/>
        <w:autoSpaceDN w:val="0"/>
        <w:adjustRightInd w:val="0"/>
        <w:ind w:left="480" w:hanging="480"/>
        <w:rPr>
          <w:noProof/>
        </w:rPr>
      </w:pPr>
      <w:r w:rsidRPr="00797487">
        <w:rPr>
          <w:noProof/>
        </w:rPr>
        <w:t xml:space="preserve">Bertilsson S., Tranvik LJ. 1998. Photochemically produced carboxylic acids as substrates for freshwater bacterioplankton. </w:t>
      </w:r>
      <w:r w:rsidRPr="00797487">
        <w:rPr>
          <w:i/>
          <w:iCs/>
          <w:noProof/>
        </w:rPr>
        <w:t>Limnology and Oceanography</w:t>
      </w:r>
      <w:r w:rsidRPr="00797487">
        <w:rPr>
          <w:noProof/>
        </w:rPr>
        <w:t xml:space="preserve"> 43:885–895. DOI: 10.4319/lo.1998.43.5.0885.</w:t>
      </w:r>
    </w:p>
    <w:p w:rsidR="00797487" w:rsidRPr="00797487" w:rsidRDefault="00797487" w:rsidP="00797487">
      <w:pPr>
        <w:widowControl w:val="0"/>
        <w:autoSpaceDE w:val="0"/>
        <w:autoSpaceDN w:val="0"/>
        <w:adjustRightInd w:val="0"/>
        <w:ind w:left="480" w:hanging="480"/>
        <w:rPr>
          <w:noProof/>
        </w:rPr>
      </w:pPr>
      <w:r w:rsidRPr="00797487">
        <w:rPr>
          <w:noProof/>
        </w:rPr>
        <w:t xml:space="preserve">Beversdorf LJ., Chaston SD., Miller TR., McMahon KD. 2015. Microcystin mcyA and mcyE gene abundances are not appropriate indicators of microcystin concentrations in lakes. </w:t>
      </w:r>
      <w:r w:rsidRPr="00797487">
        <w:rPr>
          <w:i/>
          <w:iCs/>
          <w:noProof/>
        </w:rPr>
        <w:t>PLOS ONE</w:t>
      </w:r>
      <w:r w:rsidRPr="00797487">
        <w:rPr>
          <w:noProof/>
        </w:rPr>
        <w:t xml:space="preserve"> 10:1–18. DOI: 10.1371/journal.pone.0125353.</w:t>
      </w:r>
    </w:p>
    <w:p w:rsidR="00797487" w:rsidRPr="00797487" w:rsidRDefault="00797487" w:rsidP="00797487">
      <w:pPr>
        <w:widowControl w:val="0"/>
        <w:autoSpaceDE w:val="0"/>
        <w:autoSpaceDN w:val="0"/>
        <w:adjustRightInd w:val="0"/>
        <w:ind w:left="480" w:hanging="480"/>
        <w:rPr>
          <w:noProof/>
        </w:rPr>
      </w:pPr>
      <w:r w:rsidRPr="00797487">
        <w:rPr>
          <w:noProof/>
        </w:rPr>
        <w:t xml:space="preserve">Beversdorf LJ., Miller TR., McMahon KD. 2013. The Role of Nitrogen Fixation in Cyanobacterial Bloom Toxicity in a Temperate , Eutrophic Lake. </w:t>
      </w:r>
      <w:r w:rsidRPr="00797487">
        <w:rPr>
          <w:i/>
          <w:iCs/>
          <w:noProof/>
        </w:rPr>
        <w:t>PLOS ONE</w:t>
      </w:r>
      <w:r w:rsidRPr="00797487">
        <w:rPr>
          <w:noProof/>
        </w:rPr>
        <w:t xml:space="preserve"> 8:1–11. DOI: 10.1371/journal.pone.0056103.</w:t>
      </w:r>
    </w:p>
    <w:p w:rsidR="00797487" w:rsidRPr="00797487" w:rsidRDefault="00797487" w:rsidP="00797487">
      <w:pPr>
        <w:widowControl w:val="0"/>
        <w:autoSpaceDE w:val="0"/>
        <w:autoSpaceDN w:val="0"/>
        <w:adjustRightInd w:val="0"/>
        <w:ind w:left="480" w:hanging="480"/>
        <w:rPr>
          <w:noProof/>
        </w:rPr>
      </w:pPr>
      <w:r w:rsidRPr="00797487">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97487">
        <w:rPr>
          <w:i/>
          <w:iCs/>
          <w:noProof/>
        </w:rPr>
        <w:t>International Journal of Systematic and Evolutionary Microbiology</w:t>
      </w:r>
      <w:r w:rsidRPr="00797487">
        <w:rPr>
          <w:noProof/>
        </w:rPr>
        <w:t xml:space="preserve"> 67:1191–1205. DOI: 10.1099/ijsem.0.001927.</w:t>
      </w:r>
    </w:p>
    <w:p w:rsidR="00797487" w:rsidRPr="00797487" w:rsidRDefault="00797487" w:rsidP="00797487">
      <w:pPr>
        <w:widowControl w:val="0"/>
        <w:autoSpaceDE w:val="0"/>
        <w:autoSpaceDN w:val="0"/>
        <w:adjustRightInd w:val="0"/>
        <w:ind w:left="480" w:hanging="480"/>
        <w:rPr>
          <w:noProof/>
        </w:rPr>
      </w:pPr>
      <w:r w:rsidRPr="00797487">
        <w:rPr>
          <w:noProof/>
        </w:rPr>
        <w:t xml:space="preserve">Boisvert S., Raymond F., Godzaridis É., Laviolette F., Corbeil J. 2012. Ray Meta: scalable de novo metagenome assembly and profiling. </w:t>
      </w:r>
      <w:r w:rsidRPr="00797487">
        <w:rPr>
          <w:i/>
          <w:iCs/>
          <w:noProof/>
        </w:rPr>
        <w:t>Genome Biology</w:t>
      </w:r>
      <w:r w:rsidRPr="00797487">
        <w:rPr>
          <w:noProof/>
        </w:rPr>
        <w:t xml:space="preserve"> 13:1–13. DOI: 10.1186/gb-2012-13-12-r122.</w:t>
      </w:r>
    </w:p>
    <w:p w:rsidR="00797487" w:rsidRPr="00797487" w:rsidRDefault="00797487" w:rsidP="00797487">
      <w:pPr>
        <w:widowControl w:val="0"/>
        <w:autoSpaceDE w:val="0"/>
        <w:autoSpaceDN w:val="0"/>
        <w:adjustRightInd w:val="0"/>
        <w:ind w:left="480" w:hanging="480"/>
        <w:rPr>
          <w:noProof/>
        </w:rPr>
      </w:pPr>
      <w:r w:rsidRPr="00797487">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97487">
        <w:rPr>
          <w:i/>
          <w:iCs/>
          <w:noProof/>
        </w:rPr>
        <w:t>Nature Biotechnology</w:t>
      </w:r>
      <w:r w:rsidRPr="00797487">
        <w:rPr>
          <w:noProof/>
        </w:rPr>
        <w:t xml:space="preserve"> 35:725–731. DOI: 10.1038/nbt.3893.</w:t>
      </w:r>
    </w:p>
    <w:p w:rsidR="00797487" w:rsidRPr="00797487" w:rsidRDefault="00797487" w:rsidP="00797487">
      <w:pPr>
        <w:widowControl w:val="0"/>
        <w:autoSpaceDE w:val="0"/>
        <w:autoSpaceDN w:val="0"/>
        <w:adjustRightInd w:val="0"/>
        <w:ind w:left="480" w:hanging="480"/>
        <w:rPr>
          <w:noProof/>
        </w:rPr>
      </w:pPr>
      <w:r w:rsidRPr="00797487">
        <w:rPr>
          <w:noProof/>
        </w:rPr>
        <w:t xml:space="preserve">Bowles MW., Mogollon JM., Kasten S., Zabel M., Hinrichs K-U. 2014. Global rates of marine sulfate reduction and implications for sub-sea-floor metabolic activities. </w:t>
      </w:r>
      <w:r w:rsidRPr="00797487">
        <w:rPr>
          <w:i/>
          <w:iCs/>
          <w:noProof/>
        </w:rPr>
        <w:t xml:space="preserve">Science Express </w:t>
      </w:r>
      <w:r w:rsidRPr="00797487">
        <w:rPr>
          <w:i/>
          <w:iCs/>
          <w:noProof/>
        </w:rPr>
        <w:lastRenderedPageBreak/>
        <w:t>Reports</w:t>
      </w:r>
      <w:r w:rsidRPr="00797487">
        <w:rPr>
          <w:noProof/>
        </w:rPr>
        <w:t>. DOI: 10.1038/35351.</w:t>
      </w:r>
    </w:p>
    <w:p w:rsidR="00797487" w:rsidRPr="00797487" w:rsidRDefault="00797487" w:rsidP="00797487">
      <w:pPr>
        <w:widowControl w:val="0"/>
        <w:autoSpaceDE w:val="0"/>
        <w:autoSpaceDN w:val="0"/>
        <w:adjustRightInd w:val="0"/>
        <w:ind w:left="480" w:hanging="480"/>
        <w:rPr>
          <w:noProof/>
        </w:rPr>
      </w:pPr>
      <w:r w:rsidRPr="00797487">
        <w:rPr>
          <w:noProof/>
        </w:rPr>
        <w:t xml:space="preserve">Bowman JP., Sly LI., Stackebrandt E. 1995. The phylogenetic position of the family Methylococcaceae. </w:t>
      </w:r>
      <w:r w:rsidRPr="00797487">
        <w:rPr>
          <w:i/>
          <w:iCs/>
          <w:noProof/>
        </w:rPr>
        <w:t>International Journal of Systematic Bacteriology</w:t>
      </w:r>
      <w:r w:rsidRPr="00797487">
        <w:rPr>
          <w:noProof/>
        </w:rPr>
        <w:t xml:space="preserve"> 45:182–5. DOI: 10.1099/00207713-45-3-622a.</w:t>
      </w:r>
    </w:p>
    <w:p w:rsidR="00797487" w:rsidRPr="00797487" w:rsidRDefault="00797487" w:rsidP="00797487">
      <w:pPr>
        <w:widowControl w:val="0"/>
        <w:autoSpaceDE w:val="0"/>
        <w:autoSpaceDN w:val="0"/>
        <w:adjustRightInd w:val="0"/>
        <w:ind w:left="480" w:hanging="480"/>
        <w:rPr>
          <w:noProof/>
        </w:rPr>
      </w:pPr>
      <w:r w:rsidRPr="00797487">
        <w:rPr>
          <w:noProof/>
        </w:rPr>
        <w:t xml:space="preserve">Bragg JG., Wagner A. 2009. Protein material costs: single atoms can make an evolutionary difference. </w:t>
      </w:r>
      <w:r w:rsidRPr="00797487">
        <w:rPr>
          <w:i/>
          <w:iCs/>
          <w:noProof/>
        </w:rPr>
        <w:t>Trends in Genetics</w:t>
      </w:r>
      <w:r w:rsidRPr="00797487">
        <w:rPr>
          <w:noProof/>
        </w:rPr>
        <w:t xml:space="preserve"> 25:5–8. DOI: 10.1016/j.tig.2008.10.011.</w:t>
      </w:r>
    </w:p>
    <w:p w:rsidR="00797487" w:rsidRPr="00797487" w:rsidRDefault="00797487" w:rsidP="00797487">
      <w:pPr>
        <w:widowControl w:val="0"/>
        <w:autoSpaceDE w:val="0"/>
        <w:autoSpaceDN w:val="0"/>
        <w:adjustRightInd w:val="0"/>
        <w:ind w:left="480" w:hanging="480"/>
        <w:rPr>
          <w:noProof/>
        </w:rPr>
      </w:pPr>
      <w:r w:rsidRPr="00797487">
        <w:rPr>
          <w:noProof/>
        </w:rPr>
        <w:t xml:space="preserve">Al Bulushi I., Poole S., Deeth HC., Dykes GA. 2009. Biogenic amines in fish: Roles in intoxication, spoilage, and nitrosamine formation-A review. </w:t>
      </w:r>
      <w:r w:rsidRPr="00797487">
        <w:rPr>
          <w:i/>
          <w:iCs/>
          <w:noProof/>
        </w:rPr>
        <w:t>Critical Reviews in Food Science and Nutrition</w:t>
      </w:r>
      <w:r w:rsidRPr="00797487">
        <w:rPr>
          <w:noProof/>
        </w:rPr>
        <w:t xml:space="preserve"> 49:369–377. DOI: 10.1080/10408390802067514.</w:t>
      </w:r>
    </w:p>
    <w:p w:rsidR="00797487" w:rsidRPr="00797487" w:rsidRDefault="00797487" w:rsidP="00797487">
      <w:pPr>
        <w:widowControl w:val="0"/>
        <w:autoSpaceDE w:val="0"/>
        <w:autoSpaceDN w:val="0"/>
        <w:adjustRightInd w:val="0"/>
        <w:ind w:left="480" w:hanging="480"/>
        <w:rPr>
          <w:noProof/>
        </w:rPr>
      </w:pPr>
      <w:r w:rsidRPr="00797487">
        <w:rPr>
          <w:noProof/>
        </w:rPr>
        <w:t xml:space="preserve">Butman D., Stackpoole S., Stets E., McDonald CP., Clow DW., Striegl RG. 2015. Aquatic carbon cycling in the conterminous United States and implications for terrestrial carbon accounting. </w:t>
      </w:r>
      <w:r w:rsidRPr="00797487">
        <w:rPr>
          <w:i/>
          <w:iCs/>
          <w:noProof/>
        </w:rPr>
        <w:t>Proceedings of the National Academy of Sciences</w:t>
      </w:r>
      <w:r w:rsidRPr="00797487">
        <w:rPr>
          <w:noProof/>
        </w:rPr>
        <w:t>:1–6. DOI: 10.1073/pnas.1512651112.</w:t>
      </w:r>
    </w:p>
    <w:p w:rsidR="00797487" w:rsidRPr="00797487" w:rsidRDefault="00797487" w:rsidP="00797487">
      <w:pPr>
        <w:widowControl w:val="0"/>
        <w:autoSpaceDE w:val="0"/>
        <w:autoSpaceDN w:val="0"/>
        <w:adjustRightInd w:val="0"/>
        <w:ind w:left="480" w:hanging="480"/>
        <w:rPr>
          <w:noProof/>
        </w:rPr>
      </w:pPr>
      <w:r w:rsidRPr="00797487">
        <w:rPr>
          <w:noProof/>
        </w:rPr>
        <w:t xml:space="preserve">Camacho C., Coulouris G., Avagyan V., Ma N., Papadopoulos J., Bealer K., Madden TL. 2009. BLAST plus : architecture and applications. </w:t>
      </w:r>
      <w:r w:rsidRPr="00797487">
        <w:rPr>
          <w:i/>
          <w:iCs/>
          <w:noProof/>
        </w:rPr>
        <w:t>BMC Bioinformatics</w:t>
      </w:r>
      <w:r w:rsidRPr="00797487">
        <w:rPr>
          <w:noProof/>
        </w:rPr>
        <w:t xml:space="preserve"> 10:1–9. DOI: Artn 421\nDoi 10.1186/1471-2105-10-421.</w:t>
      </w:r>
    </w:p>
    <w:p w:rsidR="00797487" w:rsidRPr="00797487" w:rsidRDefault="00797487" w:rsidP="00797487">
      <w:pPr>
        <w:widowControl w:val="0"/>
        <w:autoSpaceDE w:val="0"/>
        <w:autoSpaceDN w:val="0"/>
        <w:adjustRightInd w:val="0"/>
        <w:ind w:left="480" w:hanging="480"/>
        <w:rPr>
          <w:noProof/>
        </w:rPr>
      </w:pPr>
      <w:r w:rsidRPr="00797487">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97487">
        <w:rPr>
          <w:i/>
          <w:iCs/>
          <w:noProof/>
        </w:rPr>
        <w:t>The ISME Journal</w:t>
      </w:r>
      <w:r w:rsidRPr="00797487">
        <w:rPr>
          <w:noProof/>
        </w:rPr>
        <w:t xml:space="preserve"> 6:1621–1624. DOI: 10.1038/ismej.2012.8.</w:t>
      </w:r>
    </w:p>
    <w:p w:rsidR="00797487" w:rsidRPr="00797487" w:rsidRDefault="00797487" w:rsidP="00797487">
      <w:pPr>
        <w:widowControl w:val="0"/>
        <w:autoSpaceDE w:val="0"/>
        <w:autoSpaceDN w:val="0"/>
        <w:adjustRightInd w:val="0"/>
        <w:ind w:left="480" w:hanging="480"/>
        <w:rPr>
          <w:noProof/>
        </w:rPr>
      </w:pPr>
      <w:r w:rsidRPr="00797487">
        <w:rPr>
          <w:noProof/>
        </w:rPr>
        <w:t xml:space="preserve">Chistoserdova L., Kalyuzhnaya MG., Lidstrom ME. 2009. The Expanding World of Methylotrophic Metabolism. </w:t>
      </w:r>
      <w:r w:rsidRPr="00797487">
        <w:rPr>
          <w:i/>
          <w:iCs/>
          <w:noProof/>
        </w:rPr>
        <w:t>Annual Review of Microbiology</w:t>
      </w:r>
      <w:r w:rsidRPr="00797487">
        <w:rPr>
          <w:noProof/>
        </w:rPr>
        <w:t xml:space="preserve"> 63:477–499. DOI: 10.1146/annurev.micro.091208.073600.The.</w:t>
      </w:r>
    </w:p>
    <w:p w:rsidR="00797487" w:rsidRPr="00797487" w:rsidRDefault="00797487" w:rsidP="00797487">
      <w:pPr>
        <w:widowControl w:val="0"/>
        <w:autoSpaceDE w:val="0"/>
        <w:autoSpaceDN w:val="0"/>
        <w:adjustRightInd w:val="0"/>
        <w:ind w:left="480" w:hanging="480"/>
        <w:rPr>
          <w:noProof/>
        </w:rPr>
      </w:pPr>
      <w:r w:rsidRPr="00797487">
        <w:rPr>
          <w:noProof/>
        </w:rPr>
        <w:t xml:space="preserve">Cole JJ., Prairie YT., Caraco NF., McDowell WH., Tranvik LJ., Striegl RG., Duarte CM., Kortelainen P., Downing JA., Middelburg JJ., Melack J. 2007. Plumbing the Global Carbon Cycle: Integrating Inland Waters into the Terrestrial Carbon Budget. </w:t>
      </w:r>
      <w:r w:rsidRPr="00797487">
        <w:rPr>
          <w:i/>
          <w:iCs/>
          <w:noProof/>
        </w:rPr>
        <w:t>Ecosystems</w:t>
      </w:r>
      <w:r w:rsidRPr="00797487">
        <w:rPr>
          <w:noProof/>
        </w:rPr>
        <w:t xml:space="preserve"> 10:172–185. DOI: 10.1007/s10021-006-9013-8.</w:t>
      </w:r>
    </w:p>
    <w:p w:rsidR="00797487" w:rsidRPr="00797487" w:rsidRDefault="00797487" w:rsidP="00797487">
      <w:pPr>
        <w:widowControl w:val="0"/>
        <w:autoSpaceDE w:val="0"/>
        <w:autoSpaceDN w:val="0"/>
        <w:adjustRightInd w:val="0"/>
        <w:ind w:left="480" w:hanging="480"/>
        <w:rPr>
          <w:noProof/>
        </w:rPr>
      </w:pPr>
      <w:r w:rsidRPr="00797487">
        <w:rPr>
          <w:noProof/>
        </w:rPr>
        <w:t xml:space="preserve">Darling AE., Jospin G., Lowe E., Matsen FA., Bik HM., Eisen JA. 2014. PhyloSift: phylogenetic analysis of genomes and metagenomes. </w:t>
      </w:r>
      <w:r w:rsidRPr="00797487">
        <w:rPr>
          <w:i/>
          <w:iCs/>
          <w:noProof/>
        </w:rPr>
        <w:t>PeerJ</w:t>
      </w:r>
      <w:r w:rsidRPr="00797487">
        <w:rPr>
          <w:noProof/>
        </w:rPr>
        <w:t xml:space="preserve"> 2:e243. DOI: 10.7717/peerj.243.</w:t>
      </w:r>
    </w:p>
    <w:p w:rsidR="00797487" w:rsidRPr="00797487" w:rsidRDefault="00797487" w:rsidP="00797487">
      <w:pPr>
        <w:widowControl w:val="0"/>
        <w:autoSpaceDE w:val="0"/>
        <w:autoSpaceDN w:val="0"/>
        <w:adjustRightInd w:val="0"/>
        <w:ind w:left="480" w:hanging="480"/>
        <w:rPr>
          <w:noProof/>
        </w:rPr>
      </w:pPr>
      <w:r w:rsidRPr="00797487">
        <w:rPr>
          <w:noProof/>
        </w:rPr>
        <w:t xml:space="preserve">DeSantis TZ., Hugenholtz P., Larsen N., Rojas M., Brodie EL., Keller K., Huber T., Dalevi D., Hu P., Andersen GL. 2006. Greengenes, a chimera-checked 16S rRNA gene database and workbench compatible with ARB. </w:t>
      </w:r>
      <w:r w:rsidRPr="00797487">
        <w:rPr>
          <w:i/>
          <w:iCs/>
          <w:noProof/>
        </w:rPr>
        <w:t>Applied and Environmental Microbiology</w:t>
      </w:r>
      <w:r w:rsidRPr="00797487">
        <w:rPr>
          <w:noProof/>
        </w:rPr>
        <w:t xml:space="preserve"> 72:5069–5072. DOI: 10.1128/AEM.03006-05.</w:t>
      </w:r>
    </w:p>
    <w:p w:rsidR="00797487" w:rsidRPr="00797487" w:rsidRDefault="00797487" w:rsidP="00797487">
      <w:pPr>
        <w:widowControl w:val="0"/>
        <w:autoSpaceDE w:val="0"/>
        <w:autoSpaceDN w:val="0"/>
        <w:adjustRightInd w:val="0"/>
        <w:ind w:left="480" w:hanging="480"/>
        <w:rPr>
          <w:noProof/>
        </w:rPr>
      </w:pPr>
      <w:r w:rsidRPr="00797487">
        <w:rPr>
          <w:noProof/>
        </w:rPr>
        <w:t xml:space="preserve">Eiler A., Langenheder S., Bertilsson S., Tranvik LJ. 2003. Heterotrophic bacterial growth efficiency and community structure at different natural organic carbon concentrations. </w:t>
      </w:r>
      <w:r w:rsidRPr="00797487">
        <w:rPr>
          <w:i/>
          <w:iCs/>
          <w:noProof/>
        </w:rPr>
        <w:t>Applied and environmental microbiology</w:t>
      </w:r>
      <w:r w:rsidRPr="00797487">
        <w:rPr>
          <w:noProof/>
        </w:rPr>
        <w:t xml:space="preserve"> 69:3701–9. DOI: 10.1128/AEM.69.7.3701-3709.2003.</w:t>
      </w:r>
    </w:p>
    <w:p w:rsidR="00797487" w:rsidRPr="00797487" w:rsidRDefault="00797487" w:rsidP="00797487">
      <w:pPr>
        <w:widowControl w:val="0"/>
        <w:autoSpaceDE w:val="0"/>
        <w:autoSpaceDN w:val="0"/>
        <w:adjustRightInd w:val="0"/>
        <w:ind w:left="480" w:hanging="480"/>
        <w:rPr>
          <w:noProof/>
        </w:rPr>
      </w:pPr>
      <w:r w:rsidRPr="00797487">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797487">
        <w:rPr>
          <w:i/>
          <w:iCs/>
          <w:noProof/>
        </w:rPr>
        <w:t>The ISME Journal</w:t>
      </w:r>
      <w:r w:rsidRPr="00797487">
        <w:rPr>
          <w:noProof/>
        </w:rPr>
        <w:t xml:space="preserve"> 10:1902–1914. DOI: 10.1038/ismej.2015.260.</w:t>
      </w:r>
    </w:p>
    <w:p w:rsidR="00797487" w:rsidRPr="00797487" w:rsidRDefault="00797487" w:rsidP="00797487">
      <w:pPr>
        <w:widowControl w:val="0"/>
        <w:autoSpaceDE w:val="0"/>
        <w:autoSpaceDN w:val="0"/>
        <w:adjustRightInd w:val="0"/>
        <w:ind w:left="480" w:hanging="480"/>
        <w:rPr>
          <w:noProof/>
        </w:rPr>
      </w:pPr>
      <w:r w:rsidRPr="00797487">
        <w:rPr>
          <w:noProof/>
        </w:rPr>
        <w:t xml:space="preserve">Engelbrektson AL., Kunin V., Wrighton KC., Zvenigorodsky N., Chen F., Ochman H., Hugenholtz P. 2010. Experimental factors affecting PCR-based estimates of microbial species richness and evenness. </w:t>
      </w:r>
      <w:r w:rsidRPr="00797487">
        <w:rPr>
          <w:i/>
          <w:iCs/>
          <w:noProof/>
        </w:rPr>
        <w:t>The ISME Journal</w:t>
      </w:r>
      <w:r w:rsidRPr="00797487">
        <w:rPr>
          <w:noProof/>
        </w:rPr>
        <w:t xml:space="preserve"> 4:642.</w:t>
      </w:r>
    </w:p>
    <w:p w:rsidR="00797487" w:rsidRPr="00797487" w:rsidRDefault="00797487" w:rsidP="00797487">
      <w:pPr>
        <w:widowControl w:val="0"/>
        <w:autoSpaceDE w:val="0"/>
        <w:autoSpaceDN w:val="0"/>
        <w:adjustRightInd w:val="0"/>
        <w:ind w:left="480" w:hanging="480"/>
        <w:rPr>
          <w:noProof/>
        </w:rPr>
      </w:pPr>
      <w:r w:rsidRPr="00797487">
        <w:rPr>
          <w:noProof/>
        </w:rPr>
        <w:t>Ghylin TW., Garcia SL., Moya F., Oyserman BO., Schwientek P., Forest KT., Mutschler J., Dwulit-Smith J., Chan L-K., Martinez-Garcia M., Sczyrba A., Stepanauskas R., Grossart H-</w:t>
      </w:r>
      <w:r w:rsidRPr="00797487">
        <w:rPr>
          <w:noProof/>
        </w:rPr>
        <w:lastRenderedPageBreak/>
        <w:t xml:space="preserve">P., Woyke T., Warnecke F., Malmstrom R., Bertilsson S., McMahon KD. 2014. Comparative single-cell genomics reveals potential ecological niches for the freshwater acI Actinobacteria lineage. </w:t>
      </w:r>
      <w:r w:rsidRPr="00797487">
        <w:rPr>
          <w:i/>
          <w:iCs/>
          <w:noProof/>
        </w:rPr>
        <w:t>The ISME Journal</w:t>
      </w:r>
      <w:r w:rsidRPr="00797487">
        <w:rPr>
          <w:noProof/>
        </w:rPr>
        <w:t xml:space="preserve"> 8:2503–16. DOI: 10.1038/ismej.2014.135.</w:t>
      </w:r>
    </w:p>
    <w:p w:rsidR="00797487" w:rsidRPr="00797487" w:rsidRDefault="00797487" w:rsidP="00797487">
      <w:pPr>
        <w:widowControl w:val="0"/>
        <w:autoSpaceDE w:val="0"/>
        <w:autoSpaceDN w:val="0"/>
        <w:adjustRightInd w:val="0"/>
        <w:ind w:left="480" w:hanging="480"/>
        <w:rPr>
          <w:noProof/>
        </w:rPr>
      </w:pPr>
      <w:r w:rsidRPr="00797487">
        <w:rPr>
          <w:noProof/>
        </w:rPr>
        <w:t xml:space="preserve">del Giorgio PA., Cole JJ., Cimbleris A. 1997. Respiration rates in bacteria exceed phytoplankton production in unproductive aquatic systems. </w:t>
      </w:r>
      <w:r w:rsidRPr="00797487">
        <w:rPr>
          <w:i/>
          <w:iCs/>
          <w:noProof/>
        </w:rPr>
        <w:t>Nature</w:t>
      </w:r>
      <w:r w:rsidRPr="00797487">
        <w:rPr>
          <w:noProof/>
        </w:rPr>
        <w:t xml:space="preserve"> 385:148–151.</w:t>
      </w:r>
    </w:p>
    <w:p w:rsidR="00797487" w:rsidRPr="00797487" w:rsidRDefault="00797487" w:rsidP="00797487">
      <w:pPr>
        <w:widowControl w:val="0"/>
        <w:autoSpaceDE w:val="0"/>
        <w:autoSpaceDN w:val="0"/>
        <w:adjustRightInd w:val="0"/>
        <w:ind w:left="480" w:hanging="480"/>
        <w:rPr>
          <w:noProof/>
        </w:rPr>
      </w:pPr>
      <w:r w:rsidRPr="00797487">
        <w:rPr>
          <w:noProof/>
        </w:rPr>
        <w:t xml:space="preserve">Giroldo D., Augusto A., Vieira H. 2005. Polymeric and free sugars released by three phytoplanktonic species from a freshwater tropical eutrophic reservoir. </w:t>
      </w:r>
      <w:r w:rsidRPr="00797487">
        <w:rPr>
          <w:i/>
          <w:iCs/>
          <w:noProof/>
        </w:rPr>
        <w:t>Journal of Plankton Research</w:t>
      </w:r>
      <w:r w:rsidRPr="00797487">
        <w:rPr>
          <w:noProof/>
        </w:rPr>
        <w:t xml:space="preserve"> 27:695–705. DOI: 10.1093/plankt/fbi043.</w:t>
      </w:r>
    </w:p>
    <w:p w:rsidR="00797487" w:rsidRPr="00797487" w:rsidRDefault="00797487" w:rsidP="00797487">
      <w:pPr>
        <w:widowControl w:val="0"/>
        <w:autoSpaceDE w:val="0"/>
        <w:autoSpaceDN w:val="0"/>
        <w:adjustRightInd w:val="0"/>
        <w:ind w:left="480" w:hanging="480"/>
        <w:rPr>
          <w:noProof/>
        </w:rPr>
      </w:pPr>
      <w:r w:rsidRPr="00797487">
        <w:rPr>
          <w:noProof/>
        </w:rPr>
        <w:t xml:space="preserve">Gong X., Garcia-Robledo E., Revsbech N-P., Schramm A. 2018. Gene Expression of Terminal Oxidases in Two Marine Bacterial Strains Exposed to Nanomolar Oxygen Concentrations. </w:t>
      </w:r>
      <w:r w:rsidRPr="00797487">
        <w:rPr>
          <w:i/>
          <w:iCs/>
          <w:noProof/>
        </w:rPr>
        <w:t>FEMS Microbiology Ecology</w:t>
      </w:r>
      <w:r w:rsidRPr="00797487">
        <w:rPr>
          <w:noProof/>
        </w:rPr>
        <w:t>. DOI: 10.1093/femsec/fiy072/4983120.</w:t>
      </w:r>
    </w:p>
    <w:p w:rsidR="00797487" w:rsidRPr="00797487" w:rsidRDefault="00797487" w:rsidP="00797487">
      <w:pPr>
        <w:widowControl w:val="0"/>
        <w:autoSpaceDE w:val="0"/>
        <w:autoSpaceDN w:val="0"/>
        <w:adjustRightInd w:val="0"/>
        <w:ind w:left="480" w:hanging="480"/>
        <w:rPr>
          <w:noProof/>
        </w:rPr>
      </w:pPr>
      <w:r w:rsidRPr="00797487">
        <w:rPr>
          <w:noProof/>
        </w:rPr>
        <w:t xml:space="preserve">Guillemette F., del Giorgio PA. 2011. Reconstructing the various facets of dissolved organic carbon bioavailability in freshwater ecosystems. </w:t>
      </w:r>
      <w:r w:rsidRPr="00797487">
        <w:rPr>
          <w:i/>
          <w:iCs/>
          <w:noProof/>
        </w:rPr>
        <w:t>Limnology and Oceanography</w:t>
      </w:r>
      <w:r w:rsidRPr="00797487">
        <w:rPr>
          <w:noProof/>
        </w:rPr>
        <w:t xml:space="preserve"> 56:734–748. DOI: 10.4319/lo.2011.56.2.0734.</w:t>
      </w:r>
    </w:p>
    <w:p w:rsidR="00797487" w:rsidRPr="00797487" w:rsidRDefault="00797487" w:rsidP="00797487">
      <w:pPr>
        <w:widowControl w:val="0"/>
        <w:autoSpaceDE w:val="0"/>
        <w:autoSpaceDN w:val="0"/>
        <w:adjustRightInd w:val="0"/>
        <w:ind w:left="480" w:hanging="480"/>
        <w:rPr>
          <w:noProof/>
        </w:rPr>
      </w:pPr>
      <w:r w:rsidRPr="00797487">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797487">
        <w:rPr>
          <w:i/>
          <w:iCs/>
          <w:noProof/>
        </w:rPr>
        <w:t>PLoS ONE</w:t>
      </w:r>
      <w:r w:rsidRPr="00797487">
        <w:rPr>
          <w:noProof/>
        </w:rPr>
        <w:t xml:space="preserve"> 7:e32772. DOI: 10.1371/journal.pone.0032772.</w:t>
      </w:r>
    </w:p>
    <w:p w:rsidR="00797487" w:rsidRPr="00797487" w:rsidRDefault="00797487" w:rsidP="00797487">
      <w:pPr>
        <w:widowControl w:val="0"/>
        <w:autoSpaceDE w:val="0"/>
        <w:autoSpaceDN w:val="0"/>
        <w:adjustRightInd w:val="0"/>
        <w:ind w:left="480" w:hanging="480"/>
        <w:rPr>
          <w:noProof/>
        </w:rPr>
      </w:pPr>
      <w:r w:rsidRPr="00797487">
        <w:rPr>
          <w:noProof/>
        </w:rPr>
        <w:t xml:space="preserve">Hall MW., Rohwer RR., Perrie J., McMahon KD., Beiko RG. 2017. Ananke: temporal clustering reveals ecological dynamics of microbial communities. </w:t>
      </w:r>
      <w:r w:rsidRPr="00797487">
        <w:rPr>
          <w:i/>
          <w:iCs/>
          <w:noProof/>
        </w:rPr>
        <w:t>PeerJ</w:t>
      </w:r>
      <w:r w:rsidRPr="00797487">
        <w:rPr>
          <w:noProof/>
        </w:rPr>
        <w:t xml:space="preserve"> 5:e3812. DOI: 10.7717/peerj.3812.</w:t>
      </w:r>
    </w:p>
    <w:p w:rsidR="00797487" w:rsidRPr="00797487" w:rsidRDefault="00797487" w:rsidP="00797487">
      <w:pPr>
        <w:widowControl w:val="0"/>
        <w:autoSpaceDE w:val="0"/>
        <w:autoSpaceDN w:val="0"/>
        <w:adjustRightInd w:val="0"/>
        <w:ind w:left="480" w:hanging="480"/>
        <w:rPr>
          <w:noProof/>
        </w:rPr>
      </w:pPr>
      <w:r w:rsidRPr="00797487">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797487">
        <w:rPr>
          <w:i/>
          <w:iCs/>
          <w:noProof/>
        </w:rPr>
        <w:t>mSystems</w:t>
      </w:r>
      <w:r w:rsidRPr="00797487">
        <w:rPr>
          <w:noProof/>
        </w:rPr>
        <w:t xml:space="preserve"> 2:e00091-17. DOI: 10.1128/mSystems.00091-17.</w:t>
      </w:r>
    </w:p>
    <w:p w:rsidR="00797487" w:rsidRPr="00797487" w:rsidRDefault="00797487" w:rsidP="00797487">
      <w:pPr>
        <w:widowControl w:val="0"/>
        <w:autoSpaceDE w:val="0"/>
        <w:autoSpaceDN w:val="0"/>
        <w:adjustRightInd w:val="0"/>
        <w:ind w:left="480" w:hanging="480"/>
        <w:rPr>
          <w:noProof/>
        </w:rPr>
      </w:pPr>
      <w:r w:rsidRPr="00797487">
        <w:rPr>
          <w:noProof/>
        </w:rPr>
        <w:t xml:space="preserve">Hanson TE., Tabita FR. 2001. A ribulose-1,5-bisphosphate carboxylase/oxygenase (RubisCO)-like protein from Chlorobium tepidum that is involved with sulfur metabolism and the response to oxidative stress. </w:t>
      </w:r>
      <w:r w:rsidRPr="00797487">
        <w:rPr>
          <w:i/>
          <w:iCs/>
          <w:noProof/>
        </w:rPr>
        <w:t>Proceedings of the National Academy of Sciences</w:t>
      </w:r>
      <w:r w:rsidRPr="00797487">
        <w:rPr>
          <w:noProof/>
        </w:rPr>
        <w:t xml:space="preserve"> 98:4397–4402. DOI: 10.1073/pnas.081610398.</w:t>
      </w:r>
    </w:p>
    <w:p w:rsidR="00797487" w:rsidRPr="00797487" w:rsidRDefault="00797487" w:rsidP="00797487">
      <w:pPr>
        <w:widowControl w:val="0"/>
        <w:autoSpaceDE w:val="0"/>
        <w:autoSpaceDN w:val="0"/>
        <w:adjustRightInd w:val="0"/>
        <w:ind w:left="480" w:hanging="480"/>
        <w:rPr>
          <w:noProof/>
        </w:rPr>
      </w:pPr>
      <w:r w:rsidRPr="00797487">
        <w:rPr>
          <w:noProof/>
        </w:rPr>
        <w:t xml:space="preserve">He S., Stevens SLR., Chan L-K., Bertilsson S., Glavina Del Rio T., Tringe SG., Malmstrom RR., McMahon KD. 2017. Ecophysiology of Freshwater Verrucomicrobia Inferred from Metagenome-Assembled Genomes. </w:t>
      </w:r>
      <w:r w:rsidRPr="00797487">
        <w:rPr>
          <w:i/>
          <w:iCs/>
          <w:noProof/>
        </w:rPr>
        <w:t>mSphere</w:t>
      </w:r>
      <w:r w:rsidRPr="00797487">
        <w:rPr>
          <w:noProof/>
        </w:rPr>
        <w:t xml:space="preserve"> 2:e00277-17. DOI: 10.1128/mSphere.00277-17.</w:t>
      </w:r>
    </w:p>
    <w:p w:rsidR="00797487" w:rsidRPr="00797487" w:rsidRDefault="00797487" w:rsidP="00797487">
      <w:pPr>
        <w:widowControl w:val="0"/>
        <w:autoSpaceDE w:val="0"/>
        <w:autoSpaceDN w:val="0"/>
        <w:adjustRightInd w:val="0"/>
        <w:ind w:left="480" w:hanging="480"/>
        <w:rPr>
          <w:noProof/>
        </w:rPr>
      </w:pPr>
      <w:r w:rsidRPr="00797487">
        <w:rPr>
          <w:noProof/>
        </w:rPr>
        <w:t xml:space="preserve">Holkenbrink C., Barbas SO., Mellerup A., Otaki H., Frigaard NU. 2011. Sulfur globule oxidation in green sulfur bacteria is dependent on the dissimilatory sulfite reductase system. </w:t>
      </w:r>
      <w:r w:rsidRPr="00797487">
        <w:rPr>
          <w:i/>
          <w:iCs/>
          <w:noProof/>
        </w:rPr>
        <w:t>Microbiology</w:t>
      </w:r>
      <w:r w:rsidRPr="00797487">
        <w:rPr>
          <w:noProof/>
        </w:rPr>
        <w:t xml:space="preserve"> 157:1229–1239. DOI: 10.1099/mic.0.044669-0.</w:t>
      </w:r>
    </w:p>
    <w:p w:rsidR="00797487" w:rsidRPr="00797487" w:rsidRDefault="00797487" w:rsidP="00797487">
      <w:pPr>
        <w:widowControl w:val="0"/>
        <w:autoSpaceDE w:val="0"/>
        <w:autoSpaceDN w:val="0"/>
        <w:adjustRightInd w:val="0"/>
        <w:ind w:left="480" w:hanging="480"/>
        <w:rPr>
          <w:noProof/>
        </w:rPr>
      </w:pPr>
      <w:r w:rsidRPr="00797487">
        <w:rPr>
          <w:noProof/>
        </w:rPr>
        <w:t xml:space="preserve">Hong S., Bunge J., Leslin C., Jeon S., Epstein SS. 2009. Polymerase chain reaction primers miss half of rRNA microbial diversity. </w:t>
      </w:r>
      <w:r w:rsidRPr="00797487">
        <w:rPr>
          <w:i/>
          <w:iCs/>
          <w:noProof/>
        </w:rPr>
        <w:t>The ISME Journal</w:t>
      </w:r>
      <w:r w:rsidRPr="00797487">
        <w:rPr>
          <w:noProof/>
        </w:rPr>
        <w:t xml:space="preserve"> 3:1365–1373. DOI: 10.1038/ismej.2009.89.</w:t>
      </w:r>
    </w:p>
    <w:p w:rsidR="00797487" w:rsidRPr="00797487" w:rsidRDefault="00797487" w:rsidP="00797487">
      <w:pPr>
        <w:widowControl w:val="0"/>
        <w:autoSpaceDE w:val="0"/>
        <w:autoSpaceDN w:val="0"/>
        <w:adjustRightInd w:val="0"/>
        <w:ind w:left="480" w:hanging="480"/>
        <w:rPr>
          <w:noProof/>
        </w:rPr>
      </w:pPr>
      <w:r w:rsidRPr="00797487">
        <w:rPr>
          <w:noProof/>
        </w:rPr>
        <w:t xml:space="preserve">Hyatt D., Chen GL., LoCascio PF., Land ML., Larimer FW., Hauser LJ. 2010. Prodigal: Prokaryotic gene recognition and translation initiation site identification. </w:t>
      </w:r>
      <w:r w:rsidRPr="00797487">
        <w:rPr>
          <w:i/>
          <w:iCs/>
          <w:noProof/>
        </w:rPr>
        <w:t>BMC Bioinformatics</w:t>
      </w:r>
      <w:r w:rsidRPr="00797487">
        <w:rPr>
          <w:noProof/>
        </w:rPr>
        <w:t xml:space="preserve"> 11. DOI: 10.1186/1471-2105-11-119.</w:t>
      </w:r>
    </w:p>
    <w:p w:rsidR="00797487" w:rsidRPr="00797487" w:rsidRDefault="00797487" w:rsidP="00797487">
      <w:pPr>
        <w:widowControl w:val="0"/>
        <w:autoSpaceDE w:val="0"/>
        <w:autoSpaceDN w:val="0"/>
        <w:adjustRightInd w:val="0"/>
        <w:ind w:left="480" w:hanging="480"/>
        <w:rPr>
          <w:noProof/>
        </w:rPr>
      </w:pPr>
      <w:r w:rsidRPr="00797487">
        <w:rPr>
          <w:noProof/>
        </w:rPr>
        <w:t xml:space="preserve">Igarashi K., Kashiwagi K. 1999. Polyamine transport in bacteria and yeast. </w:t>
      </w:r>
      <w:r w:rsidRPr="00797487">
        <w:rPr>
          <w:i/>
          <w:iCs/>
          <w:noProof/>
        </w:rPr>
        <w:t>Biochem. J.</w:t>
      </w:r>
      <w:r w:rsidRPr="00797487">
        <w:rPr>
          <w:noProof/>
        </w:rPr>
        <w:t xml:space="preserve"> 344:633–642.</w:t>
      </w:r>
    </w:p>
    <w:p w:rsidR="00797487" w:rsidRPr="00797487" w:rsidRDefault="00797487" w:rsidP="00797487">
      <w:pPr>
        <w:widowControl w:val="0"/>
        <w:autoSpaceDE w:val="0"/>
        <w:autoSpaceDN w:val="0"/>
        <w:adjustRightInd w:val="0"/>
        <w:ind w:left="480" w:hanging="480"/>
        <w:rPr>
          <w:noProof/>
        </w:rPr>
      </w:pPr>
      <w:r w:rsidRPr="00797487">
        <w:rPr>
          <w:noProof/>
        </w:rPr>
        <w:t xml:space="preserve">Jonsson A., Meili M., Bergström A-K., Jansson M. 2001. Whole-lake mineralization of </w:t>
      </w:r>
      <w:r w:rsidRPr="00797487">
        <w:rPr>
          <w:noProof/>
        </w:rPr>
        <w:lastRenderedPageBreak/>
        <w:t xml:space="preserve">allochthonous and autochthonous organic carbon in a large humic lake (örträsket, N. Sweden). </w:t>
      </w:r>
      <w:r w:rsidRPr="00797487">
        <w:rPr>
          <w:i/>
          <w:iCs/>
          <w:noProof/>
        </w:rPr>
        <w:t>Limnology and Oceanography</w:t>
      </w:r>
      <w:r w:rsidRPr="00797487">
        <w:rPr>
          <w:noProof/>
        </w:rPr>
        <w:t xml:space="preserve"> 46:1691–1700. DOI: 10.4319/lo.2001.46.7.1691.</w:t>
      </w:r>
    </w:p>
    <w:p w:rsidR="00797487" w:rsidRPr="00797487" w:rsidRDefault="00797487" w:rsidP="00797487">
      <w:pPr>
        <w:widowControl w:val="0"/>
        <w:autoSpaceDE w:val="0"/>
        <w:autoSpaceDN w:val="0"/>
        <w:adjustRightInd w:val="0"/>
        <w:ind w:left="480" w:hanging="480"/>
        <w:rPr>
          <w:noProof/>
        </w:rPr>
      </w:pPr>
      <w:r w:rsidRPr="00797487">
        <w:rPr>
          <w:noProof/>
        </w:rPr>
        <w:t xml:space="preserve">Jorgenson NO., Tranvik LJ., Edling H., Graneli W., Lindell M. 1998. Effects of sunlight on occurrence and bacterial turnover of specific carbon and nitrogen compounds in lake water. </w:t>
      </w:r>
      <w:r w:rsidRPr="00797487">
        <w:rPr>
          <w:i/>
          <w:iCs/>
          <w:noProof/>
        </w:rPr>
        <w:t>FEMS Microbiology Ecology</w:t>
      </w:r>
      <w:r w:rsidRPr="00797487">
        <w:rPr>
          <w:noProof/>
        </w:rPr>
        <w:t xml:space="preserve"> 25:217–227.</w:t>
      </w:r>
    </w:p>
    <w:p w:rsidR="00797487" w:rsidRPr="00797487" w:rsidRDefault="00797487" w:rsidP="00797487">
      <w:pPr>
        <w:widowControl w:val="0"/>
        <w:autoSpaceDE w:val="0"/>
        <w:autoSpaceDN w:val="0"/>
        <w:adjustRightInd w:val="0"/>
        <w:ind w:left="480" w:hanging="480"/>
        <w:rPr>
          <w:noProof/>
        </w:rPr>
      </w:pPr>
      <w:r w:rsidRPr="00797487">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97487">
        <w:rPr>
          <w:i/>
          <w:iCs/>
          <w:noProof/>
        </w:rPr>
        <w:t>International Journal of Systematic and Evolutionary Microbiology</w:t>
      </w:r>
      <w:r w:rsidRPr="00797487">
        <w:rPr>
          <w:noProof/>
        </w:rPr>
        <w:t xml:space="preserve"> 62:106–111. DOI: 10.1099/ijs.0.029165-0.</w:t>
      </w:r>
    </w:p>
    <w:p w:rsidR="00797487" w:rsidRPr="00797487" w:rsidRDefault="00797487" w:rsidP="00797487">
      <w:pPr>
        <w:widowControl w:val="0"/>
        <w:autoSpaceDE w:val="0"/>
        <w:autoSpaceDN w:val="0"/>
        <w:adjustRightInd w:val="0"/>
        <w:ind w:left="480" w:hanging="480"/>
        <w:rPr>
          <w:noProof/>
        </w:rPr>
      </w:pPr>
      <w:r w:rsidRPr="00797487">
        <w:rPr>
          <w:noProof/>
        </w:rPr>
        <w:t xml:space="preserve">Kanao T., Kawamura M., Fukui T., Atomi H., Imanaka T. 2002. Characterization of isocitrate dehydrogenase from the green sulfur bacterium chlorobium limicola: A carbon dioxide-fixing enzyme in the reductive tricarboxylic acid cycle. </w:t>
      </w:r>
      <w:r w:rsidRPr="00797487">
        <w:rPr>
          <w:i/>
          <w:iCs/>
          <w:noProof/>
        </w:rPr>
        <w:t>European Journal of Biochemistry</w:t>
      </w:r>
      <w:r w:rsidRPr="00797487">
        <w:rPr>
          <w:noProof/>
        </w:rPr>
        <w:t xml:space="preserve"> 269:1926–1931. DOI: 10.1046/j.1432-1327.2002.02849.x.</w:t>
      </w:r>
    </w:p>
    <w:p w:rsidR="00797487" w:rsidRPr="00797487" w:rsidRDefault="00797487" w:rsidP="00797487">
      <w:pPr>
        <w:widowControl w:val="0"/>
        <w:autoSpaceDE w:val="0"/>
        <w:autoSpaceDN w:val="0"/>
        <w:adjustRightInd w:val="0"/>
        <w:ind w:left="480" w:hanging="480"/>
        <w:rPr>
          <w:noProof/>
        </w:rPr>
      </w:pPr>
      <w:r w:rsidRPr="00797487">
        <w:rPr>
          <w:noProof/>
        </w:rPr>
        <w:t xml:space="preserve">Kang DD., Froula J., Egan R., Wang Z. 2015. MetaBAT, an efficient tool for accurately reconstructing single genomes from complex microbial communities. </w:t>
      </w:r>
      <w:r w:rsidRPr="00797487">
        <w:rPr>
          <w:i/>
          <w:iCs/>
          <w:noProof/>
        </w:rPr>
        <w:t>PeerJ</w:t>
      </w:r>
      <w:r w:rsidRPr="00797487">
        <w:rPr>
          <w:noProof/>
        </w:rPr>
        <w:t xml:space="preserve"> 3:e1165. DOI: 10.7717/peerj.1165.</w:t>
      </w:r>
    </w:p>
    <w:p w:rsidR="00797487" w:rsidRPr="00797487" w:rsidRDefault="00797487" w:rsidP="00797487">
      <w:pPr>
        <w:widowControl w:val="0"/>
        <w:autoSpaceDE w:val="0"/>
        <w:autoSpaceDN w:val="0"/>
        <w:adjustRightInd w:val="0"/>
        <w:ind w:left="480" w:hanging="480"/>
        <w:rPr>
          <w:noProof/>
        </w:rPr>
      </w:pPr>
      <w:r w:rsidRPr="00797487">
        <w:rPr>
          <w:noProof/>
        </w:rPr>
        <w:t xml:space="preserve">Karhunen J., Arvola L., Peura S., Tiirola M. 2013. Green sulphur bacteria as a component of the photosynthetic plankton community in small dimictic humic lakes with an anoxic hypolimnion. </w:t>
      </w:r>
      <w:r w:rsidRPr="00797487">
        <w:rPr>
          <w:i/>
          <w:iCs/>
          <w:noProof/>
        </w:rPr>
        <w:t>Aquatic Microbial Ecology</w:t>
      </w:r>
      <w:r w:rsidRPr="00797487">
        <w:rPr>
          <w:noProof/>
        </w:rPr>
        <w:t xml:space="preserve"> 68:267–272. DOI: 10.3354/ame01620.</w:t>
      </w:r>
    </w:p>
    <w:p w:rsidR="00797487" w:rsidRPr="00797487" w:rsidRDefault="00797487" w:rsidP="00797487">
      <w:pPr>
        <w:widowControl w:val="0"/>
        <w:autoSpaceDE w:val="0"/>
        <w:autoSpaceDN w:val="0"/>
        <w:adjustRightInd w:val="0"/>
        <w:ind w:left="480" w:hanging="480"/>
        <w:rPr>
          <w:noProof/>
        </w:rPr>
      </w:pPr>
      <w:r w:rsidRPr="00797487">
        <w:rPr>
          <w:noProof/>
        </w:rPr>
        <w:t xml:space="preserve">Kritzberg ES., Cole JJ., Pace ML., Granéli W., Bade DL. 2004. Autochthonous versus allochthonous carbon sources of bacteria: Results from whole-lake </w:t>
      </w:r>
      <w:r w:rsidRPr="00797487">
        <w:rPr>
          <w:noProof/>
          <w:vertAlign w:val="superscript"/>
        </w:rPr>
        <w:t>13</w:t>
      </w:r>
      <w:r w:rsidRPr="00797487">
        <w:rPr>
          <w:noProof/>
        </w:rPr>
        <w:t xml:space="preserve"> C addition experiments. </w:t>
      </w:r>
      <w:r w:rsidRPr="00797487">
        <w:rPr>
          <w:i/>
          <w:iCs/>
          <w:noProof/>
        </w:rPr>
        <w:t>Limnology and Oceanography</w:t>
      </w:r>
      <w:r w:rsidRPr="00797487">
        <w:rPr>
          <w:noProof/>
        </w:rPr>
        <w:t xml:space="preserve"> 49:588–596. DOI: 10.4319/lo.2004.49.2.0588.</w:t>
      </w:r>
    </w:p>
    <w:p w:rsidR="00797487" w:rsidRPr="00797487" w:rsidRDefault="00797487" w:rsidP="00797487">
      <w:pPr>
        <w:widowControl w:val="0"/>
        <w:autoSpaceDE w:val="0"/>
        <w:autoSpaceDN w:val="0"/>
        <w:adjustRightInd w:val="0"/>
        <w:ind w:left="480" w:hanging="480"/>
        <w:rPr>
          <w:noProof/>
        </w:rPr>
      </w:pPr>
      <w:r w:rsidRPr="00797487">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97487">
        <w:rPr>
          <w:i/>
          <w:iCs/>
          <w:noProof/>
        </w:rPr>
        <w:t>Molecular Microbiology</w:t>
      </w:r>
      <w:r w:rsidRPr="00797487">
        <w:rPr>
          <w:noProof/>
        </w:rPr>
        <w:t xml:space="preserve"> 75:426–439. DOI: 10.1111/j.1365-2958.2009.06989.x.</w:t>
      </w:r>
    </w:p>
    <w:p w:rsidR="00797487" w:rsidRPr="00797487" w:rsidRDefault="00797487" w:rsidP="00797487">
      <w:pPr>
        <w:widowControl w:val="0"/>
        <w:autoSpaceDE w:val="0"/>
        <w:autoSpaceDN w:val="0"/>
        <w:adjustRightInd w:val="0"/>
        <w:ind w:left="480" w:hanging="480"/>
        <w:rPr>
          <w:noProof/>
        </w:rPr>
      </w:pPr>
      <w:r w:rsidRPr="00797487">
        <w:rPr>
          <w:noProof/>
        </w:rPr>
        <w:t xml:space="preserve">Li H., Durbin R. 2010. Fast and accurate long-read alignment with Burrows-Wheeler transform. </w:t>
      </w:r>
      <w:r w:rsidRPr="00797487">
        <w:rPr>
          <w:i/>
          <w:iCs/>
          <w:noProof/>
        </w:rPr>
        <w:t>Bioinformatics</w:t>
      </w:r>
      <w:r w:rsidRPr="00797487">
        <w:rPr>
          <w:noProof/>
        </w:rPr>
        <w:t xml:space="preserve"> 26:589–595. DOI: 10.1093/bioinformatics/btp698.</w:t>
      </w:r>
    </w:p>
    <w:p w:rsidR="00797487" w:rsidRPr="00797487" w:rsidRDefault="00797487" w:rsidP="00797487">
      <w:pPr>
        <w:widowControl w:val="0"/>
        <w:autoSpaceDE w:val="0"/>
        <w:autoSpaceDN w:val="0"/>
        <w:adjustRightInd w:val="0"/>
        <w:ind w:left="480" w:hanging="480"/>
        <w:rPr>
          <w:noProof/>
        </w:rPr>
      </w:pPr>
      <w:r w:rsidRPr="00797487">
        <w:rPr>
          <w:noProof/>
        </w:rPr>
        <w:t xml:space="preserve">Linz AM., Crary BC., Shade A., Owens S., Gilbert JA., Knight R., McMahon KD. 2017. Bacterial Community Composition and Dynamics Spanning Five Years in Freshwater Bog Lakes. </w:t>
      </w:r>
      <w:r w:rsidRPr="00797487">
        <w:rPr>
          <w:i/>
          <w:iCs/>
          <w:noProof/>
        </w:rPr>
        <w:t>mSphere</w:t>
      </w:r>
      <w:r w:rsidRPr="00797487">
        <w:rPr>
          <w:noProof/>
        </w:rPr>
        <w:t xml:space="preserve"> 2:1–15. DOI: e00169-17.</w:t>
      </w:r>
    </w:p>
    <w:p w:rsidR="00797487" w:rsidRPr="00797487" w:rsidRDefault="00797487" w:rsidP="00797487">
      <w:pPr>
        <w:widowControl w:val="0"/>
        <w:autoSpaceDE w:val="0"/>
        <w:autoSpaceDN w:val="0"/>
        <w:adjustRightInd w:val="0"/>
        <w:ind w:left="480" w:hanging="480"/>
        <w:rPr>
          <w:noProof/>
        </w:rPr>
      </w:pPr>
      <w:r w:rsidRPr="00797487">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97487">
        <w:rPr>
          <w:i/>
          <w:iCs/>
          <w:noProof/>
        </w:rPr>
        <w:t>GigaScience</w:t>
      </w:r>
      <w:r w:rsidRPr="00797487">
        <w:rPr>
          <w:noProof/>
        </w:rPr>
        <w:t xml:space="preserve"> 1:1–6. DOI: 10.1186/2047-217X-1-18.</w:t>
      </w:r>
    </w:p>
    <w:p w:rsidR="00797487" w:rsidRPr="00797487" w:rsidRDefault="00797487" w:rsidP="00797487">
      <w:pPr>
        <w:widowControl w:val="0"/>
        <w:autoSpaceDE w:val="0"/>
        <w:autoSpaceDN w:val="0"/>
        <w:adjustRightInd w:val="0"/>
        <w:ind w:left="480" w:hanging="480"/>
        <w:rPr>
          <w:noProof/>
        </w:rPr>
      </w:pPr>
      <w:r w:rsidRPr="00797487">
        <w:rPr>
          <w:noProof/>
        </w:rPr>
        <w:t xml:space="preserve">Magooc T., Salzberg SL. 2011. FLASH: Fast length adjustment of short reads to improve genome assemblies. </w:t>
      </w:r>
      <w:r w:rsidRPr="00797487">
        <w:rPr>
          <w:i/>
          <w:iCs/>
          <w:noProof/>
        </w:rPr>
        <w:t>Bioinformatics</w:t>
      </w:r>
      <w:r w:rsidRPr="00797487">
        <w:rPr>
          <w:noProof/>
        </w:rPr>
        <w:t xml:space="preserve"> 27:2957–2963. DOI: 10.1093/bioinformatics/btr507.</w:t>
      </w:r>
    </w:p>
    <w:p w:rsidR="00797487" w:rsidRPr="00797487" w:rsidRDefault="00797487" w:rsidP="00797487">
      <w:pPr>
        <w:widowControl w:val="0"/>
        <w:autoSpaceDE w:val="0"/>
        <w:autoSpaceDN w:val="0"/>
        <w:adjustRightInd w:val="0"/>
        <w:ind w:left="480" w:hanging="480"/>
        <w:rPr>
          <w:noProof/>
        </w:rPr>
      </w:pPr>
      <w:r w:rsidRPr="00797487">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797487">
        <w:rPr>
          <w:i/>
          <w:iCs/>
          <w:noProof/>
        </w:rPr>
        <w:t>Nucleic Acids Research</w:t>
      </w:r>
      <w:r w:rsidRPr="00797487">
        <w:rPr>
          <w:noProof/>
        </w:rPr>
        <w:t xml:space="preserve"> 40:115–122. DOI: 10.1093/nar/gkr1044.</w:t>
      </w:r>
    </w:p>
    <w:p w:rsidR="00797487" w:rsidRPr="00797487" w:rsidRDefault="00797487" w:rsidP="00797487">
      <w:pPr>
        <w:widowControl w:val="0"/>
        <w:autoSpaceDE w:val="0"/>
        <w:autoSpaceDN w:val="0"/>
        <w:adjustRightInd w:val="0"/>
        <w:ind w:left="480" w:hanging="480"/>
        <w:rPr>
          <w:noProof/>
        </w:rPr>
      </w:pPr>
      <w:r w:rsidRPr="00797487">
        <w:rPr>
          <w:noProof/>
        </w:rPr>
        <w:t xml:space="preserve">Martinez-Garcia M., Swan BK., Poulton NJ., Gomez ML., Masland D., Sieracki ME., Stepanauskas R. 2012. High-throughput single-cell sequencing identifies photoheterotrophs and chemoautotrophs in freshwater bacterioplankton. </w:t>
      </w:r>
      <w:r w:rsidRPr="00797487">
        <w:rPr>
          <w:i/>
          <w:iCs/>
          <w:noProof/>
        </w:rPr>
        <w:t>The ISME Journal</w:t>
      </w:r>
      <w:r w:rsidRPr="00797487">
        <w:rPr>
          <w:noProof/>
        </w:rPr>
        <w:t xml:space="preserve"> 6:113–123. DOI: </w:t>
      </w:r>
      <w:r w:rsidRPr="00797487">
        <w:rPr>
          <w:noProof/>
        </w:rPr>
        <w:lastRenderedPageBreak/>
        <w:t>10.1038/ismej.2011.84.</w:t>
      </w:r>
    </w:p>
    <w:p w:rsidR="00797487" w:rsidRPr="00797487" w:rsidRDefault="00797487" w:rsidP="00797487">
      <w:pPr>
        <w:widowControl w:val="0"/>
        <w:autoSpaceDE w:val="0"/>
        <w:autoSpaceDN w:val="0"/>
        <w:adjustRightInd w:val="0"/>
        <w:ind w:left="480" w:hanging="480"/>
        <w:rPr>
          <w:noProof/>
        </w:rPr>
      </w:pPr>
      <w:r w:rsidRPr="00797487">
        <w:rPr>
          <w:noProof/>
        </w:rPr>
        <w:t xml:space="preserve">Mou X., Vila-Costa M., Sun S., Zhao W., Sharma S., Moran MA. 2011. Metatranscriptomic signature of exogenous polyamine utilization by coastal bacterioplankton. </w:t>
      </w:r>
      <w:r w:rsidRPr="00797487">
        <w:rPr>
          <w:i/>
          <w:iCs/>
          <w:noProof/>
        </w:rPr>
        <w:t>Environmental Microbiology</w:t>
      </w:r>
      <w:r w:rsidRPr="00797487">
        <w:rPr>
          <w:noProof/>
        </w:rPr>
        <w:t xml:space="preserve"> 3:798–806. DOI: 10.1111/j.1758-2229.2011.00289.x.</w:t>
      </w:r>
    </w:p>
    <w:p w:rsidR="00797487" w:rsidRPr="00797487" w:rsidRDefault="00797487" w:rsidP="00797487">
      <w:pPr>
        <w:widowControl w:val="0"/>
        <w:autoSpaceDE w:val="0"/>
        <w:autoSpaceDN w:val="0"/>
        <w:adjustRightInd w:val="0"/>
        <w:ind w:left="480" w:hanging="480"/>
        <w:rPr>
          <w:noProof/>
        </w:rPr>
      </w:pPr>
      <w:r w:rsidRPr="00797487">
        <w:rPr>
          <w:noProof/>
        </w:rPr>
        <w:t xml:space="preserve">Newton RJ., Jones SE., Eiler A., McMahon KD., Bertilsson S. 2011. A guide to the natural history of freshwater lake bacteria. </w:t>
      </w:r>
      <w:r w:rsidRPr="00797487">
        <w:rPr>
          <w:i/>
          <w:iCs/>
          <w:noProof/>
        </w:rPr>
        <w:t>Microbiology and Molecular Biology Reviews</w:t>
      </w:r>
      <w:r w:rsidRPr="00797487">
        <w:rPr>
          <w:noProof/>
        </w:rPr>
        <w:t xml:space="preserve"> 75:14–49. DOI: 10.1128/MMBR.00028-10.</w:t>
      </w:r>
    </w:p>
    <w:p w:rsidR="00797487" w:rsidRPr="00797487" w:rsidRDefault="00797487" w:rsidP="00797487">
      <w:pPr>
        <w:widowControl w:val="0"/>
        <w:autoSpaceDE w:val="0"/>
        <w:autoSpaceDN w:val="0"/>
        <w:adjustRightInd w:val="0"/>
        <w:ind w:left="480" w:hanging="480"/>
        <w:rPr>
          <w:noProof/>
        </w:rPr>
      </w:pPr>
      <w:r w:rsidRPr="00797487">
        <w:rPr>
          <w:noProof/>
        </w:rPr>
        <w:t xml:space="preserve">Parks DH., Imelfort M., Skennerton CT., Hugenholtz P., Tyson GW. 2015. CheckM: assessing the quality of microbial genomes recovered from isolates, single cells, and metagenomes. </w:t>
      </w:r>
      <w:r w:rsidRPr="00797487">
        <w:rPr>
          <w:i/>
          <w:iCs/>
          <w:noProof/>
        </w:rPr>
        <w:t>Genome Research</w:t>
      </w:r>
      <w:r w:rsidRPr="00797487">
        <w:rPr>
          <w:noProof/>
        </w:rPr>
        <w:t xml:space="preserve"> 25:1043–1055.</w:t>
      </w:r>
    </w:p>
    <w:p w:rsidR="00797487" w:rsidRPr="00797487" w:rsidRDefault="00797487" w:rsidP="00797487">
      <w:pPr>
        <w:widowControl w:val="0"/>
        <w:autoSpaceDE w:val="0"/>
        <w:autoSpaceDN w:val="0"/>
        <w:adjustRightInd w:val="0"/>
        <w:ind w:left="480" w:hanging="480"/>
        <w:rPr>
          <w:noProof/>
        </w:rPr>
      </w:pPr>
      <w:r w:rsidRPr="00797487">
        <w:rPr>
          <w:noProof/>
        </w:rPr>
        <w:t xml:space="preserve">Paver SF., Kent AD. 2017. Temporal Patterns in Glycolate-Utilizing Bacterial Community Composition Correlate with Phytoplankton Population Dynamics in Humic Lakes. </w:t>
      </w:r>
      <w:r w:rsidRPr="00797487">
        <w:rPr>
          <w:i/>
          <w:iCs/>
          <w:noProof/>
        </w:rPr>
        <w:t>Microbial Ecology</w:t>
      </w:r>
      <w:r w:rsidRPr="00797487">
        <w:rPr>
          <w:noProof/>
        </w:rPr>
        <w:t xml:space="preserve"> 60:406–418. DOI: 10.1007/S00248-0.</w:t>
      </w:r>
    </w:p>
    <w:p w:rsidR="00797487" w:rsidRPr="00797487" w:rsidRDefault="00797487" w:rsidP="00797487">
      <w:pPr>
        <w:widowControl w:val="0"/>
        <w:autoSpaceDE w:val="0"/>
        <w:autoSpaceDN w:val="0"/>
        <w:adjustRightInd w:val="0"/>
        <w:ind w:left="480" w:hanging="480"/>
        <w:rPr>
          <w:noProof/>
        </w:rPr>
      </w:pPr>
      <w:r w:rsidRPr="00797487">
        <w:rPr>
          <w:noProof/>
        </w:rPr>
        <w:t xml:space="preserve">Peters JW., Schut GJ., Boyd ES., Mulder DW., Shepard EM., Broderick JB., King PW., Adams MWW. 2015. [FeFe]- and [NiFe]-hydrogenase diversity, mechanism, and maturation. </w:t>
      </w:r>
      <w:r w:rsidRPr="00797487">
        <w:rPr>
          <w:i/>
          <w:iCs/>
          <w:noProof/>
        </w:rPr>
        <w:t>Biochimica et Biophysica Acta - Molecular Cell Research</w:t>
      </w:r>
      <w:r w:rsidRPr="00797487">
        <w:rPr>
          <w:noProof/>
        </w:rPr>
        <w:t xml:space="preserve"> 1853:1350–1369. DOI: 10.1016/j.bbamcr.2014.11.021.</w:t>
      </w:r>
    </w:p>
    <w:p w:rsidR="00797487" w:rsidRPr="00797487" w:rsidRDefault="00797487" w:rsidP="00797487">
      <w:pPr>
        <w:widowControl w:val="0"/>
        <w:autoSpaceDE w:val="0"/>
        <w:autoSpaceDN w:val="0"/>
        <w:adjustRightInd w:val="0"/>
        <w:ind w:left="480" w:hanging="480"/>
        <w:rPr>
          <w:noProof/>
        </w:rPr>
      </w:pPr>
      <w:r w:rsidRPr="00797487">
        <w:rPr>
          <w:noProof/>
        </w:rPr>
        <w:t xml:space="preserve">Peura S., Eiler A., Bertilsson S., Nykänen H., Tiirola M., Jones RI. 2012. Distinct and diverse anaerobic bacterial communities in boreal lakes dominated by candidate division OD1. </w:t>
      </w:r>
      <w:r w:rsidRPr="00797487">
        <w:rPr>
          <w:i/>
          <w:iCs/>
          <w:noProof/>
        </w:rPr>
        <w:t>The ISME journal</w:t>
      </w:r>
      <w:r w:rsidRPr="00797487">
        <w:rPr>
          <w:noProof/>
        </w:rPr>
        <w:t xml:space="preserve"> 6:1640–52. DOI: 10.1038/ismej.2012.21.</w:t>
      </w:r>
    </w:p>
    <w:p w:rsidR="00797487" w:rsidRPr="00797487" w:rsidRDefault="00797487" w:rsidP="00797487">
      <w:pPr>
        <w:widowControl w:val="0"/>
        <w:autoSpaceDE w:val="0"/>
        <w:autoSpaceDN w:val="0"/>
        <w:adjustRightInd w:val="0"/>
        <w:ind w:left="480" w:hanging="480"/>
        <w:rPr>
          <w:noProof/>
        </w:rPr>
      </w:pPr>
      <w:r w:rsidRPr="00797487">
        <w:rPr>
          <w:noProof/>
        </w:rPr>
        <w:t xml:space="preserve">Peura S., Sinclair L., Bertilsson S., Eiler A. 2015. Metagenomic insights into strategies of aerobic and anaerobic carbon and nitrogen transformation in boreal lakes. </w:t>
      </w:r>
      <w:r w:rsidRPr="00797487">
        <w:rPr>
          <w:i/>
          <w:iCs/>
          <w:noProof/>
        </w:rPr>
        <w:t>Scientific Reports</w:t>
      </w:r>
      <w:r w:rsidRPr="00797487">
        <w:rPr>
          <w:noProof/>
        </w:rPr>
        <w:t xml:space="preserve"> 5:12102. DOI: 10.1038/srep12102.</w:t>
      </w:r>
    </w:p>
    <w:p w:rsidR="00797487" w:rsidRPr="00797487" w:rsidRDefault="00797487" w:rsidP="00797487">
      <w:pPr>
        <w:widowControl w:val="0"/>
        <w:autoSpaceDE w:val="0"/>
        <w:autoSpaceDN w:val="0"/>
        <w:adjustRightInd w:val="0"/>
        <w:ind w:left="480" w:hanging="480"/>
        <w:rPr>
          <w:noProof/>
        </w:rPr>
      </w:pPr>
      <w:r w:rsidRPr="00797487">
        <w:rPr>
          <w:noProof/>
        </w:rPr>
        <w:t xml:space="preserve">Pomeroy LR., Wiebe WJ. 1988. Energetics of microbial food webs. </w:t>
      </w:r>
      <w:r w:rsidRPr="00797487">
        <w:rPr>
          <w:i/>
          <w:iCs/>
          <w:noProof/>
        </w:rPr>
        <w:t>Hydrobiologia</w:t>
      </w:r>
      <w:r w:rsidRPr="00797487">
        <w:rPr>
          <w:noProof/>
        </w:rPr>
        <w:t xml:space="preserve"> 159:7–18. DOI: 10.1007/BF00007363.</w:t>
      </w:r>
    </w:p>
    <w:p w:rsidR="00797487" w:rsidRPr="00797487" w:rsidRDefault="00797487" w:rsidP="00797487">
      <w:pPr>
        <w:widowControl w:val="0"/>
        <w:autoSpaceDE w:val="0"/>
        <w:autoSpaceDN w:val="0"/>
        <w:adjustRightInd w:val="0"/>
        <w:ind w:left="480" w:hanging="480"/>
        <w:rPr>
          <w:noProof/>
        </w:rPr>
      </w:pPr>
      <w:r w:rsidRPr="00797487">
        <w:rPr>
          <w:noProof/>
        </w:rPr>
        <w:t xml:space="preserve">Price MN., Dehal PS., Arkin AP. 2010. FastTree 2 - Approximately maximum-likelihood trees for large alignments. </w:t>
      </w:r>
      <w:r w:rsidRPr="00797487">
        <w:rPr>
          <w:i/>
          <w:iCs/>
          <w:noProof/>
        </w:rPr>
        <w:t>PLOS ONE</w:t>
      </w:r>
      <w:r w:rsidRPr="00797487">
        <w:rPr>
          <w:noProof/>
        </w:rPr>
        <w:t xml:space="preserve"> 5. DOI: 10.1371/journal.pone.0009490.</w:t>
      </w:r>
    </w:p>
    <w:p w:rsidR="00797487" w:rsidRPr="00797487" w:rsidRDefault="00797487" w:rsidP="00797487">
      <w:pPr>
        <w:widowControl w:val="0"/>
        <w:autoSpaceDE w:val="0"/>
        <w:autoSpaceDN w:val="0"/>
        <w:adjustRightInd w:val="0"/>
        <w:ind w:left="480" w:hanging="480"/>
        <w:rPr>
          <w:noProof/>
        </w:rPr>
      </w:pPr>
      <w:r w:rsidRPr="00797487">
        <w:rPr>
          <w:noProof/>
        </w:rPr>
        <w:t xml:space="preserve">Ramachandran A., Walsh DA. 2015. Investigation of XoxF methanol dehydrogenases reveals new methylotrophic bacteria in pelagic marine and freshwater ecosystems. </w:t>
      </w:r>
      <w:r w:rsidRPr="00797487">
        <w:rPr>
          <w:i/>
          <w:iCs/>
          <w:noProof/>
        </w:rPr>
        <w:t>FEMS Microbiology Ecology</w:t>
      </w:r>
      <w:r w:rsidRPr="00797487">
        <w:rPr>
          <w:noProof/>
        </w:rPr>
        <w:t xml:space="preserve"> 91:fiv105. DOI: 10.1093/femsec/fiv105.</w:t>
      </w:r>
    </w:p>
    <w:p w:rsidR="00797487" w:rsidRPr="00797487" w:rsidRDefault="00797487" w:rsidP="00797487">
      <w:pPr>
        <w:widowControl w:val="0"/>
        <w:autoSpaceDE w:val="0"/>
        <w:autoSpaceDN w:val="0"/>
        <w:adjustRightInd w:val="0"/>
        <w:ind w:left="480" w:hanging="480"/>
        <w:rPr>
          <w:noProof/>
        </w:rPr>
      </w:pPr>
      <w:r w:rsidRPr="00797487">
        <w:rPr>
          <w:noProof/>
        </w:rPr>
        <w:t xml:space="preserve">Ramanan R., Kim B-H., Cho D-H., Oh H-M., Kim H-S. 2015. Algae–bacteria interactions: evolution, ecology and emerging applications. </w:t>
      </w:r>
      <w:r w:rsidRPr="00797487">
        <w:rPr>
          <w:i/>
          <w:iCs/>
          <w:noProof/>
        </w:rPr>
        <w:t>Biotechnology Advances</w:t>
      </w:r>
      <w:r w:rsidRPr="00797487">
        <w:rPr>
          <w:noProof/>
        </w:rPr>
        <w:t>. DOI: 10.1016/j.biotechadv.2015.12.003.</w:t>
      </w:r>
    </w:p>
    <w:p w:rsidR="00797487" w:rsidRPr="00797487" w:rsidRDefault="00797487" w:rsidP="00797487">
      <w:pPr>
        <w:widowControl w:val="0"/>
        <w:autoSpaceDE w:val="0"/>
        <w:autoSpaceDN w:val="0"/>
        <w:adjustRightInd w:val="0"/>
        <w:ind w:left="480" w:hanging="480"/>
        <w:rPr>
          <w:noProof/>
        </w:rPr>
      </w:pPr>
      <w:r w:rsidRPr="00797487">
        <w:rPr>
          <w:noProof/>
        </w:rPr>
        <w:t xml:space="preserve">Remsen CC., Carpenter EJ., Schroeder BW. 1972. Competition for Urea among Estuarine Microorganisms. </w:t>
      </w:r>
      <w:r w:rsidRPr="00797487">
        <w:rPr>
          <w:i/>
          <w:iCs/>
          <w:noProof/>
        </w:rPr>
        <w:t>Ecological Society of America</w:t>
      </w:r>
      <w:r w:rsidRPr="00797487">
        <w:rPr>
          <w:noProof/>
        </w:rPr>
        <w:t xml:space="preserve"> 53:921–926.</w:t>
      </w:r>
    </w:p>
    <w:p w:rsidR="00797487" w:rsidRPr="00797487" w:rsidRDefault="00797487" w:rsidP="00797487">
      <w:pPr>
        <w:widowControl w:val="0"/>
        <w:autoSpaceDE w:val="0"/>
        <w:autoSpaceDN w:val="0"/>
        <w:adjustRightInd w:val="0"/>
        <w:ind w:left="480" w:hanging="480"/>
        <w:rPr>
          <w:noProof/>
        </w:rPr>
      </w:pPr>
      <w:r w:rsidRPr="00797487">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97487">
        <w:rPr>
          <w:i/>
          <w:iCs/>
          <w:noProof/>
        </w:rPr>
        <w:t>Nature</w:t>
      </w:r>
      <w:r w:rsidRPr="00797487">
        <w:rPr>
          <w:noProof/>
        </w:rPr>
        <w:t xml:space="preserve"> 499:431–437. DOI: 10.1038/nature12352.</w:t>
      </w:r>
    </w:p>
    <w:p w:rsidR="00797487" w:rsidRPr="00797487" w:rsidRDefault="00797487" w:rsidP="00797487">
      <w:pPr>
        <w:widowControl w:val="0"/>
        <w:autoSpaceDE w:val="0"/>
        <w:autoSpaceDN w:val="0"/>
        <w:adjustRightInd w:val="0"/>
        <w:ind w:left="480" w:hanging="480"/>
        <w:rPr>
          <w:noProof/>
        </w:rPr>
      </w:pPr>
      <w:r w:rsidRPr="00797487">
        <w:rPr>
          <w:noProof/>
        </w:rPr>
        <w:t xml:space="preserve">Rognes T., Flouri T., Nichols B., Quince C., Mahé F. 2016. VSEARCH: a versatile open source tool for metagenomics. </w:t>
      </w:r>
      <w:r w:rsidRPr="00797487">
        <w:rPr>
          <w:i/>
          <w:iCs/>
          <w:noProof/>
        </w:rPr>
        <w:t>PeerJ</w:t>
      </w:r>
      <w:r w:rsidRPr="00797487">
        <w:rPr>
          <w:noProof/>
        </w:rPr>
        <w:t xml:space="preserve"> 4:1–18. DOI: 10.7717/peerj.2584.</w:t>
      </w:r>
    </w:p>
    <w:p w:rsidR="00797487" w:rsidRPr="00797487" w:rsidRDefault="00797487" w:rsidP="00797487">
      <w:pPr>
        <w:widowControl w:val="0"/>
        <w:autoSpaceDE w:val="0"/>
        <w:autoSpaceDN w:val="0"/>
        <w:adjustRightInd w:val="0"/>
        <w:ind w:left="480" w:hanging="480"/>
        <w:rPr>
          <w:noProof/>
        </w:rPr>
      </w:pPr>
      <w:r w:rsidRPr="00797487">
        <w:rPr>
          <w:noProof/>
        </w:rPr>
        <w:t xml:space="preserve">Rohwer RR., Hamilton JJ., Newton RJ., Mcmahon KD. 2017. TaxAss : Leveraging a Custom Freshwater Achieves Fine-Scale Taxonomic Resolution. </w:t>
      </w:r>
      <w:r w:rsidRPr="00797487">
        <w:rPr>
          <w:i/>
          <w:iCs/>
          <w:noProof/>
        </w:rPr>
        <w:t>bioRxiv</w:t>
      </w:r>
      <w:r w:rsidRPr="00797487">
        <w:rPr>
          <w:noProof/>
        </w:rPr>
        <w:t>.</w:t>
      </w:r>
    </w:p>
    <w:p w:rsidR="00797487" w:rsidRPr="00797487" w:rsidRDefault="00797487" w:rsidP="00797487">
      <w:pPr>
        <w:widowControl w:val="0"/>
        <w:autoSpaceDE w:val="0"/>
        <w:autoSpaceDN w:val="0"/>
        <w:adjustRightInd w:val="0"/>
        <w:ind w:left="480" w:hanging="480"/>
        <w:rPr>
          <w:noProof/>
        </w:rPr>
      </w:pPr>
      <w:r w:rsidRPr="00797487">
        <w:rPr>
          <w:noProof/>
        </w:rPr>
        <w:t xml:space="preserve">Roux S., Chan LK., Egan R., Malmstrom RR., McMahon KD., Sullivan MB. 2017. Ecogenomics of virophages and their giant virus hosts assessed through time series </w:t>
      </w:r>
      <w:r w:rsidRPr="00797487">
        <w:rPr>
          <w:noProof/>
        </w:rPr>
        <w:lastRenderedPageBreak/>
        <w:t xml:space="preserve">metagenomics. </w:t>
      </w:r>
      <w:r w:rsidRPr="00797487">
        <w:rPr>
          <w:i/>
          <w:iCs/>
          <w:noProof/>
        </w:rPr>
        <w:t>Nature Communications</w:t>
      </w:r>
      <w:r w:rsidRPr="00797487">
        <w:rPr>
          <w:noProof/>
        </w:rPr>
        <w:t xml:space="preserve"> 8. DOI: 10.1038/s41467-017-01086-2.</w:t>
      </w:r>
    </w:p>
    <w:p w:rsidR="00797487" w:rsidRPr="00797487" w:rsidRDefault="00797487" w:rsidP="00797487">
      <w:pPr>
        <w:widowControl w:val="0"/>
        <w:autoSpaceDE w:val="0"/>
        <w:autoSpaceDN w:val="0"/>
        <w:adjustRightInd w:val="0"/>
        <w:ind w:left="480" w:hanging="480"/>
        <w:rPr>
          <w:noProof/>
        </w:rPr>
      </w:pPr>
      <w:r w:rsidRPr="00797487">
        <w:rPr>
          <w:noProof/>
        </w:rPr>
        <w:t xml:space="preserve">Salcher MM., Neuenschwander SM., Posch T., Pernthaler J. 2015. The ecology of pelagic freshwater methylotrophs assessed by a high-resolution monitoring and isolation campaign. </w:t>
      </w:r>
      <w:r w:rsidRPr="00797487">
        <w:rPr>
          <w:i/>
          <w:iCs/>
          <w:noProof/>
        </w:rPr>
        <w:t>The ISME Journal</w:t>
      </w:r>
      <w:r w:rsidRPr="00797487">
        <w:rPr>
          <w:noProof/>
        </w:rPr>
        <w:t xml:space="preserve"> 9:2442–2453. DOI: 10.1038/ismej.2015.55.</w:t>
      </w:r>
    </w:p>
    <w:p w:rsidR="00797487" w:rsidRPr="00797487" w:rsidRDefault="00797487" w:rsidP="00797487">
      <w:pPr>
        <w:widowControl w:val="0"/>
        <w:autoSpaceDE w:val="0"/>
        <w:autoSpaceDN w:val="0"/>
        <w:adjustRightInd w:val="0"/>
        <w:ind w:left="480" w:hanging="480"/>
        <w:rPr>
          <w:noProof/>
        </w:rPr>
      </w:pPr>
      <w:r w:rsidRPr="00797487">
        <w:rPr>
          <w:noProof/>
        </w:rPr>
        <w:t xml:space="preserve">Salcher MM., Posch T., Pernthaler J. 2013a. In situ substrate preferences of abundant bacterioplankton populations in a prealpine freshwater lake. </w:t>
      </w:r>
      <w:r w:rsidRPr="00797487">
        <w:rPr>
          <w:i/>
          <w:iCs/>
          <w:noProof/>
        </w:rPr>
        <w:t>Isme J</w:t>
      </w:r>
      <w:r w:rsidRPr="00797487">
        <w:rPr>
          <w:noProof/>
        </w:rPr>
        <w:t xml:space="preserve"> 7:896–907. DOI: 10.1038/ismej.2012.162.</w:t>
      </w:r>
    </w:p>
    <w:p w:rsidR="00797487" w:rsidRPr="00797487" w:rsidRDefault="00797487" w:rsidP="00797487">
      <w:pPr>
        <w:widowControl w:val="0"/>
        <w:autoSpaceDE w:val="0"/>
        <w:autoSpaceDN w:val="0"/>
        <w:adjustRightInd w:val="0"/>
        <w:ind w:left="480" w:hanging="480"/>
        <w:rPr>
          <w:noProof/>
        </w:rPr>
      </w:pPr>
      <w:r w:rsidRPr="00797487">
        <w:rPr>
          <w:noProof/>
        </w:rPr>
        <w:t xml:space="preserve">Salcher MM., Posch T., Pernthaler J. 2013b. In situ substrate preferences of abundant bacterioplankton populations in a prealpine freshwater lake. </w:t>
      </w:r>
      <w:r w:rsidRPr="00797487">
        <w:rPr>
          <w:i/>
          <w:iCs/>
          <w:noProof/>
        </w:rPr>
        <w:t>The ISME Journal</w:t>
      </w:r>
      <w:r w:rsidRPr="00797487">
        <w:rPr>
          <w:noProof/>
        </w:rPr>
        <w:t xml:space="preserve"> 7:896–907. DOI: 10.1038/ismej.2012.162.</w:t>
      </w:r>
    </w:p>
    <w:p w:rsidR="00797487" w:rsidRPr="00797487" w:rsidRDefault="00797487" w:rsidP="00797487">
      <w:pPr>
        <w:widowControl w:val="0"/>
        <w:autoSpaceDE w:val="0"/>
        <w:autoSpaceDN w:val="0"/>
        <w:adjustRightInd w:val="0"/>
        <w:ind w:left="480" w:hanging="480"/>
        <w:rPr>
          <w:noProof/>
        </w:rPr>
      </w:pPr>
      <w:r w:rsidRPr="00797487">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97487">
        <w:rPr>
          <w:i/>
          <w:iCs/>
          <w:noProof/>
        </w:rPr>
        <w:t>Applied and Environmental Microbiology</w:t>
      </w:r>
      <w:r w:rsidRPr="00797487">
        <w:rPr>
          <w:noProof/>
        </w:rPr>
        <w:t xml:space="preserve"> 75:7537–7541. DOI: 10.1128/AEM.01541-09.</w:t>
      </w:r>
    </w:p>
    <w:p w:rsidR="00797487" w:rsidRPr="00797487" w:rsidRDefault="00797487" w:rsidP="00797487">
      <w:pPr>
        <w:widowControl w:val="0"/>
        <w:autoSpaceDE w:val="0"/>
        <w:autoSpaceDN w:val="0"/>
        <w:adjustRightInd w:val="0"/>
        <w:ind w:left="480" w:hanging="480"/>
        <w:rPr>
          <w:noProof/>
        </w:rPr>
      </w:pPr>
      <w:r w:rsidRPr="00797487">
        <w:rPr>
          <w:noProof/>
        </w:rPr>
        <w:t xml:space="preserve">Segata N., Waldron L., Ballarini A., Narasimhan V., Jousson O., Huttenhower C. 2012. Metagenomic microbial community profiling using unique clade-specific marker genes. </w:t>
      </w:r>
      <w:r w:rsidRPr="00797487">
        <w:rPr>
          <w:i/>
          <w:iCs/>
          <w:noProof/>
        </w:rPr>
        <w:t>Nature Methods</w:t>
      </w:r>
      <w:r w:rsidRPr="00797487">
        <w:rPr>
          <w:noProof/>
        </w:rPr>
        <w:t xml:space="preserve"> 9:811–4. DOI: 10.1038/nmeth.2066.</w:t>
      </w:r>
    </w:p>
    <w:p w:rsidR="00797487" w:rsidRPr="00797487" w:rsidRDefault="00797487" w:rsidP="00797487">
      <w:pPr>
        <w:widowControl w:val="0"/>
        <w:autoSpaceDE w:val="0"/>
        <w:autoSpaceDN w:val="0"/>
        <w:adjustRightInd w:val="0"/>
        <w:ind w:left="480" w:hanging="480"/>
        <w:rPr>
          <w:noProof/>
        </w:rPr>
      </w:pPr>
      <w:r w:rsidRPr="00797487">
        <w:rPr>
          <w:noProof/>
        </w:rPr>
        <w:t xml:space="preserve">Seitzinger S., Harrison JA., Böhlke JK., Bouwman AF., Lowrance R., Peterson B., Tobias C., Drecht G Van. 2006. DENITRIFICATION ACROSS LANDSCAPES AND WATERSCAPES: A SYNTHESIS. </w:t>
      </w:r>
      <w:r w:rsidRPr="00797487">
        <w:rPr>
          <w:i/>
          <w:iCs/>
          <w:noProof/>
        </w:rPr>
        <w:t>Ecological Applications</w:t>
      </w:r>
      <w:r w:rsidRPr="00797487">
        <w:rPr>
          <w:noProof/>
        </w:rPr>
        <w:t xml:space="preserve"> 16:2064–2090. DOI: 10.1890/1051-0761(2006)016[2064:DALAWA]2.0.CO;2.</w:t>
      </w:r>
    </w:p>
    <w:p w:rsidR="00797487" w:rsidRPr="00797487" w:rsidRDefault="00797487" w:rsidP="00797487">
      <w:pPr>
        <w:widowControl w:val="0"/>
        <w:autoSpaceDE w:val="0"/>
        <w:autoSpaceDN w:val="0"/>
        <w:adjustRightInd w:val="0"/>
        <w:ind w:left="480" w:hanging="480"/>
        <w:rPr>
          <w:noProof/>
        </w:rPr>
      </w:pPr>
      <w:r w:rsidRPr="00797487">
        <w:rPr>
          <w:noProof/>
        </w:rPr>
        <w:t xml:space="preserve">Šimek K., Kasalický V., Jezbera J., Jezberová J., Hejzlar J., Hahn MW. 2010. Broad habitat range of the phylogenetically narrow R-BT065 cluster, representing a core group of the betaproteobacterial genus limnohabitans. </w:t>
      </w:r>
      <w:r w:rsidRPr="00797487">
        <w:rPr>
          <w:i/>
          <w:iCs/>
          <w:noProof/>
        </w:rPr>
        <w:t>Applied and Environmental Microbiology</w:t>
      </w:r>
      <w:r w:rsidRPr="00797487">
        <w:rPr>
          <w:noProof/>
        </w:rPr>
        <w:t xml:space="preserve"> 76:631–639. DOI: 10.1128/AEM.02203-09.</w:t>
      </w:r>
    </w:p>
    <w:p w:rsidR="00797487" w:rsidRPr="00797487" w:rsidRDefault="00797487" w:rsidP="00797487">
      <w:pPr>
        <w:widowControl w:val="0"/>
        <w:autoSpaceDE w:val="0"/>
        <w:autoSpaceDN w:val="0"/>
        <w:adjustRightInd w:val="0"/>
        <w:ind w:left="480" w:hanging="480"/>
        <w:rPr>
          <w:noProof/>
        </w:rPr>
      </w:pPr>
      <w:r w:rsidRPr="00797487">
        <w:rPr>
          <w:noProof/>
        </w:rPr>
        <w:t xml:space="preserve">Sommer DD., Delcher AL., Salzberg SL., Pop M. 2007. Minimus: a fast, lightweight genome assembler. </w:t>
      </w:r>
      <w:r w:rsidRPr="00797487">
        <w:rPr>
          <w:i/>
          <w:iCs/>
          <w:noProof/>
        </w:rPr>
        <w:t>BMC Bioinformatics</w:t>
      </w:r>
      <w:r w:rsidRPr="00797487">
        <w:rPr>
          <w:noProof/>
        </w:rPr>
        <w:t xml:space="preserve"> 8:64. DOI: 10.1186/1471-2105-8-64.</w:t>
      </w:r>
    </w:p>
    <w:p w:rsidR="00797487" w:rsidRPr="00797487" w:rsidRDefault="00797487" w:rsidP="00797487">
      <w:pPr>
        <w:widowControl w:val="0"/>
        <w:autoSpaceDE w:val="0"/>
        <w:autoSpaceDN w:val="0"/>
        <w:adjustRightInd w:val="0"/>
        <w:ind w:left="480" w:hanging="480"/>
        <w:rPr>
          <w:noProof/>
        </w:rPr>
      </w:pPr>
      <w:r w:rsidRPr="00797487">
        <w:rPr>
          <w:noProof/>
        </w:rPr>
        <w:t xml:space="preserve">Tang KH., Blankenship RE. 2010. Both forward and reverse TCA cycles operate in green sulfur bacteria. </w:t>
      </w:r>
      <w:r w:rsidRPr="00797487">
        <w:rPr>
          <w:i/>
          <w:iCs/>
          <w:noProof/>
        </w:rPr>
        <w:t>Journal of Biological Chemistry</w:t>
      </w:r>
      <w:r w:rsidRPr="00797487">
        <w:rPr>
          <w:noProof/>
        </w:rPr>
        <w:t xml:space="preserve"> 285:35848–35854. DOI: 10.1074/jbc.M110.157834.</w:t>
      </w:r>
    </w:p>
    <w:p w:rsidR="00797487" w:rsidRPr="00797487" w:rsidRDefault="00797487" w:rsidP="00797487">
      <w:pPr>
        <w:widowControl w:val="0"/>
        <w:autoSpaceDE w:val="0"/>
        <w:autoSpaceDN w:val="0"/>
        <w:adjustRightInd w:val="0"/>
        <w:ind w:left="480" w:hanging="480"/>
        <w:rPr>
          <w:noProof/>
        </w:rPr>
      </w:pPr>
      <w:r w:rsidRPr="00797487">
        <w:rPr>
          <w:noProof/>
        </w:rPr>
        <w:t xml:space="preserve">Varghese NJ., Mukherjee S., Ivanova N., Konstantinidis KT., Mavrommatis K., Kyrpides NC., Pati A. 2015. Microbial species delineation using whole genome sequences. </w:t>
      </w:r>
      <w:r w:rsidRPr="00797487">
        <w:rPr>
          <w:i/>
          <w:iCs/>
          <w:noProof/>
        </w:rPr>
        <w:t>Nucleic Acids Research</w:t>
      </w:r>
      <w:r w:rsidRPr="00797487">
        <w:rPr>
          <w:noProof/>
        </w:rPr>
        <w:t xml:space="preserve"> 43:gkv657-. DOI: 10.1093/nar/gkv657.</w:t>
      </w:r>
    </w:p>
    <w:p w:rsidR="00797487" w:rsidRPr="00797487" w:rsidRDefault="00797487" w:rsidP="00797487">
      <w:pPr>
        <w:widowControl w:val="0"/>
        <w:autoSpaceDE w:val="0"/>
        <w:autoSpaceDN w:val="0"/>
        <w:adjustRightInd w:val="0"/>
        <w:ind w:left="480" w:hanging="480"/>
        <w:rPr>
          <w:noProof/>
        </w:rPr>
      </w:pPr>
      <w:r w:rsidRPr="00797487">
        <w:rPr>
          <w:noProof/>
        </w:rPr>
        <w:t xml:space="preserve">Walsh JR., Munoz SE., Vander Zanden MJ. 2016. Outbreak of an undetected invasive species triggered by a climate anomaly. </w:t>
      </w:r>
      <w:r w:rsidRPr="00797487">
        <w:rPr>
          <w:i/>
          <w:iCs/>
          <w:noProof/>
        </w:rPr>
        <w:t>Ecosphere</w:t>
      </w:r>
      <w:r w:rsidRPr="00797487">
        <w:rPr>
          <w:noProof/>
        </w:rPr>
        <w:t xml:space="preserve"> 7:1–17. DOI: 10.1002/ecs2.1628.</w:t>
      </w:r>
    </w:p>
    <w:p w:rsidR="00797487" w:rsidRPr="00797487" w:rsidRDefault="00797487" w:rsidP="00797487">
      <w:pPr>
        <w:widowControl w:val="0"/>
        <w:autoSpaceDE w:val="0"/>
        <w:autoSpaceDN w:val="0"/>
        <w:adjustRightInd w:val="0"/>
        <w:ind w:left="480" w:hanging="480"/>
        <w:rPr>
          <w:noProof/>
        </w:rPr>
      </w:pPr>
      <w:r w:rsidRPr="00797487">
        <w:rPr>
          <w:noProof/>
        </w:rPr>
        <w:t xml:space="preserve">Williamson CE., Dodds W., Kratz TK., Palmer MA. 2008. Lakes and streams as sentinels of environmental change in terrestrial and atmospheric processes. </w:t>
      </w:r>
      <w:r w:rsidRPr="00797487">
        <w:rPr>
          <w:i/>
          <w:iCs/>
          <w:noProof/>
        </w:rPr>
        <w:t>Frontiers in Ecology and the Environment</w:t>
      </w:r>
      <w:r w:rsidRPr="00797487">
        <w:rPr>
          <w:noProof/>
        </w:rPr>
        <w:t xml:space="preserve"> 6:247–254. DOI: 10.1890/070140.</w:t>
      </w:r>
    </w:p>
    <w:p w:rsidR="00797487" w:rsidRPr="00797487" w:rsidRDefault="00797487" w:rsidP="00797487">
      <w:pPr>
        <w:widowControl w:val="0"/>
        <w:autoSpaceDE w:val="0"/>
        <w:autoSpaceDN w:val="0"/>
        <w:adjustRightInd w:val="0"/>
        <w:ind w:left="480" w:hanging="480"/>
        <w:rPr>
          <w:noProof/>
        </w:rPr>
      </w:pPr>
      <w:r w:rsidRPr="00797487">
        <w:rPr>
          <w:noProof/>
        </w:rPr>
        <w:t xml:space="preserve">Yin Y., Mao X., Yang J., Chen X., Mao F., Xu Y. 2012. DbCAN: A web resource for automated carbohydrate-active enzyme annotation. </w:t>
      </w:r>
      <w:r w:rsidRPr="00797487">
        <w:rPr>
          <w:i/>
          <w:iCs/>
          <w:noProof/>
        </w:rPr>
        <w:t>Nucleic Acids Research</w:t>
      </w:r>
      <w:r w:rsidRPr="00797487">
        <w:rPr>
          <w:noProof/>
        </w:rPr>
        <w:t xml:space="preserve"> 40:445–451. DOI: 10.1093/nar/gks479.</w:t>
      </w:r>
    </w:p>
    <w:p w:rsidR="008853A5" w:rsidRDefault="008E64BD" w:rsidP="00797487">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56AB" w:rsidRDefault="004B56AB" w:rsidP="00426301">
      <w:r>
        <w:separator/>
      </w:r>
    </w:p>
  </w:endnote>
  <w:endnote w:type="continuationSeparator" w:id="0">
    <w:p w:rsidR="004B56AB" w:rsidRDefault="004B56AB"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F5B40" w:rsidRDefault="002F5B40">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F5B40" w:rsidRDefault="002F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56AB" w:rsidRDefault="004B56AB" w:rsidP="00426301">
      <w:r>
        <w:separator/>
      </w:r>
    </w:p>
  </w:footnote>
  <w:footnote w:type="continuationSeparator" w:id="0">
    <w:p w:rsidR="004B56AB" w:rsidRDefault="004B56AB"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46BFF"/>
    <w:rsid w:val="000640AD"/>
    <w:rsid w:val="000818CE"/>
    <w:rsid w:val="0008274E"/>
    <w:rsid w:val="00082B90"/>
    <w:rsid w:val="00087969"/>
    <w:rsid w:val="00087FC0"/>
    <w:rsid w:val="000F405C"/>
    <w:rsid w:val="001359E8"/>
    <w:rsid w:val="00142B1E"/>
    <w:rsid w:val="00166966"/>
    <w:rsid w:val="00180B02"/>
    <w:rsid w:val="001B35EB"/>
    <w:rsid w:val="001D1459"/>
    <w:rsid w:val="001D2345"/>
    <w:rsid w:val="00204AC0"/>
    <w:rsid w:val="00251DEA"/>
    <w:rsid w:val="00280E6F"/>
    <w:rsid w:val="00295464"/>
    <w:rsid w:val="00297B75"/>
    <w:rsid w:val="002C4D58"/>
    <w:rsid w:val="002E05D5"/>
    <w:rsid w:val="002F5B40"/>
    <w:rsid w:val="00326033"/>
    <w:rsid w:val="003A1F5F"/>
    <w:rsid w:val="003C46E1"/>
    <w:rsid w:val="003D102A"/>
    <w:rsid w:val="003D1D4E"/>
    <w:rsid w:val="003F0487"/>
    <w:rsid w:val="00412BD0"/>
    <w:rsid w:val="00420BB0"/>
    <w:rsid w:val="00426301"/>
    <w:rsid w:val="004339D2"/>
    <w:rsid w:val="00443746"/>
    <w:rsid w:val="0047621E"/>
    <w:rsid w:val="004929C6"/>
    <w:rsid w:val="00495B23"/>
    <w:rsid w:val="004B181C"/>
    <w:rsid w:val="004B4153"/>
    <w:rsid w:val="004B56AB"/>
    <w:rsid w:val="004C3850"/>
    <w:rsid w:val="004D4F24"/>
    <w:rsid w:val="004F4FB8"/>
    <w:rsid w:val="005555E0"/>
    <w:rsid w:val="00564BB8"/>
    <w:rsid w:val="005B0399"/>
    <w:rsid w:val="005F1EC7"/>
    <w:rsid w:val="005F572D"/>
    <w:rsid w:val="00613B0C"/>
    <w:rsid w:val="00622EC1"/>
    <w:rsid w:val="00641BC1"/>
    <w:rsid w:val="00647D2F"/>
    <w:rsid w:val="006618AC"/>
    <w:rsid w:val="00670A2E"/>
    <w:rsid w:val="0069102D"/>
    <w:rsid w:val="00695D3E"/>
    <w:rsid w:val="00696017"/>
    <w:rsid w:val="006E2BB8"/>
    <w:rsid w:val="00702D24"/>
    <w:rsid w:val="00714C07"/>
    <w:rsid w:val="00715556"/>
    <w:rsid w:val="00720388"/>
    <w:rsid w:val="00731EB3"/>
    <w:rsid w:val="00735D96"/>
    <w:rsid w:val="0074129B"/>
    <w:rsid w:val="00751BEC"/>
    <w:rsid w:val="00751D88"/>
    <w:rsid w:val="00762C09"/>
    <w:rsid w:val="00770B63"/>
    <w:rsid w:val="00772537"/>
    <w:rsid w:val="00797487"/>
    <w:rsid w:val="007B251F"/>
    <w:rsid w:val="007B75B0"/>
    <w:rsid w:val="008002E4"/>
    <w:rsid w:val="0082115A"/>
    <w:rsid w:val="00823BEA"/>
    <w:rsid w:val="00832F7B"/>
    <w:rsid w:val="00862FC8"/>
    <w:rsid w:val="00873AF2"/>
    <w:rsid w:val="00876143"/>
    <w:rsid w:val="008853A5"/>
    <w:rsid w:val="00893C86"/>
    <w:rsid w:val="008C05EA"/>
    <w:rsid w:val="008C1648"/>
    <w:rsid w:val="008C29DF"/>
    <w:rsid w:val="008E64BD"/>
    <w:rsid w:val="008F3E06"/>
    <w:rsid w:val="009115A6"/>
    <w:rsid w:val="00931E14"/>
    <w:rsid w:val="00933DA9"/>
    <w:rsid w:val="00936094"/>
    <w:rsid w:val="00972BFC"/>
    <w:rsid w:val="009770A7"/>
    <w:rsid w:val="00992786"/>
    <w:rsid w:val="009E1F39"/>
    <w:rsid w:val="009E6A17"/>
    <w:rsid w:val="00A15AC4"/>
    <w:rsid w:val="00A33EF6"/>
    <w:rsid w:val="00A46658"/>
    <w:rsid w:val="00A572C8"/>
    <w:rsid w:val="00A87224"/>
    <w:rsid w:val="00A917DD"/>
    <w:rsid w:val="00AA5B67"/>
    <w:rsid w:val="00AC3224"/>
    <w:rsid w:val="00AD71F6"/>
    <w:rsid w:val="00AD7709"/>
    <w:rsid w:val="00AE1032"/>
    <w:rsid w:val="00B32BF2"/>
    <w:rsid w:val="00B353E1"/>
    <w:rsid w:val="00B44E2D"/>
    <w:rsid w:val="00B47A76"/>
    <w:rsid w:val="00B5094B"/>
    <w:rsid w:val="00B73579"/>
    <w:rsid w:val="00B844B8"/>
    <w:rsid w:val="00B849E7"/>
    <w:rsid w:val="00B913AB"/>
    <w:rsid w:val="00BA4CB8"/>
    <w:rsid w:val="00BF2DF6"/>
    <w:rsid w:val="00C136D4"/>
    <w:rsid w:val="00C14ABA"/>
    <w:rsid w:val="00C160CB"/>
    <w:rsid w:val="00C50BFC"/>
    <w:rsid w:val="00C60627"/>
    <w:rsid w:val="00C66CEF"/>
    <w:rsid w:val="00C70A26"/>
    <w:rsid w:val="00C72B55"/>
    <w:rsid w:val="00C854FD"/>
    <w:rsid w:val="00C92784"/>
    <w:rsid w:val="00CA5281"/>
    <w:rsid w:val="00CB4C7D"/>
    <w:rsid w:val="00CC48A4"/>
    <w:rsid w:val="00CC5549"/>
    <w:rsid w:val="00CD78E2"/>
    <w:rsid w:val="00CE56F8"/>
    <w:rsid w:val="00D04A5D"/>
    <w:rsid w:val="00D05772"/>
    <w:rsid w:val="00D115FB"/>
    <w:rsid w:val="00D345B4"/>
    <w:rsid w:val="00D43F04"/>
    <w:rsid w:val="00D66DE0"/>
    <w:rsid w:val="00D81AA1"/>
    <w:rsid w:val="00DB387B"/>
    <w:rsid w:val="00DC3B2C"/>
    <w:rsid w:val="00DC5F61"/>
    <w:rsid w:val="00DE2F1A"/>
    <w:rsid w:val="00DF28FD"/>
    <w:rsid w:val="00E067DC"/>
    <w:rsid w:val="00E240CC"/>
    <w:rsid w:val="00E5221C"/>
    <w:rsid w:val="00E55A24"/>
    <w:rsid w:val="00E84246"/>
    <w:rsid w:val="00E94C90"/>
    <w:rsid w:val="00EE19EF"/>
    <w:rsid w:val="00EE7138"/>
    <w:rsid w:val="00F02C6D"/>
    <w:rsid w:val="00F433E3"/>
    <w:rsid w:val="00F46B90"/>
    <w:rsid w:val="00F82001"/>
    <w:rsid w:val="00F851C8"/>
    <w:rsid w:val="00F90674"/>
    <w:rsid w:val="00F91AC0"/>
    <w:rsid w:val="00F95A52"/>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F4A3F"/>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45061-A25C-7949-A1EB-8ED33520D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24</Pages>
  <Words>43619</Words>
  <Characters>248634</Characters>
  <Application>Microsoft Office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9</cp:revision>
  <dcterms:created xsi:type="dcterms:W3CDTF">2018-09-11T21:51:00Z</dcterms:created>
  <dcterms:modified xsi:type="dcterms:W3CDTF">2018-09-1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